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5FDA27B" w14:textId="77777777" w:rsidR="006732C9" w:rsidRPr="006732C9" w:rsidRDefault="006732C9" w:rsidP="006732C9">
      <w:pPr>
        <w:pStyle w:val="Heading1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bookmarkStart w:id="0" w:name="_Toc198409700"/>
      <w:bookmarkStart w:id="1" w:name="_Toc207209932"/>
      <w:r w:rsidRPr="006732C9">
        <w:rPr>
          <w:rFonts w:ascii="Arial" w:hAnsi="Arial" w:cs="Arial"/>
          <w:b/>
          <w:bCs/>
          <w:color w:val="auto"/>
          <w:sz w:val="28"/>
          <w:szCs w:val="28"/>
        </w:rPr>
        <w:t>DAFTAR PUSTAKA</w:t>
      </w:r>
      <w:bookmarkEnd w:id="1"/>
    </w:p>
    <w:p w14:paraId="3E4F0D9E" w14:textId="77777777" w:rsidR="006732C9" w:rsidRPr="00EE524B" w:rsidRDefault="006732C9" w:rsidP="006732C9"/>
    <w:p w14:paraId="79CA446E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sz w:val="24"/>
          <w:szCs w:val="24"/>
        </w:rPr>
        <w:fldChar w:fldCharType="begin" w:fldLock="1"/>
      </w:r>
      <w:r w:rsidRPr="00EC5CEA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Pr="00EC5CEA">
        <w:rPr>
          <w:rFonts w:ascii="Arial" w:hAnsi="Arial" w:cs="Arial"/>
          <w:sz w:val="24"/>
          <w:szCs w:val="24"/>
        </w:rPr>
        <w:fldChar w:fldCharType="separate"/>
      </w:r>
      <w:r w:rsidRPr="00EC5CEA">
        <w:rPr>
          <w:rFonts w:ascii="Arial" w:hAnsi="Arial" w:cs="Arial"/>
          <w:noProof/>
          <w:sz w:val="24"/>
          <w:szCs w:val="24"/>
        </w:rPr>
        <w:t>Amanda, V. (2024) ‘Skripsi Vegita Amanda’.</w:t>
      </w:r>
    </w:p>
    <w:p w14:paraId="5FB02E97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Amia Amia, Evarina Sembiring, E.S.H. (2023) ‘Edukasi Pencegahan Keracunan Makanan Jajanan Pada Anak Di SD Swasta Ama uhur Medan’, </w:t>
      </w:r>
      <w:r w:rsidRPr="00EC5CEA">
        <w:rPr>
          <w:rFonts w:ascii="Arial" w:hAnsi="Arial" w:cs="Arial"/>
          <w:iCs/>
          <w:noProof/>
          <w:sz w:val="24"/>
          <w:szCs w:val="24"/>
        </w:rPr>
        <w:t>Jo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Abdimas Mutiara</w:t>
      </w:r>
      <w:r w:rsidRPr="00EC5CEA">
        <w:rPr>
          <w:rFonts w:ascii="Arial" w:hAnsi="Arial" w:cs="Arial"/>
          <w:noProof/>
          <w:sz w:val="24"/>
          <w:szCs w:val="24"/>
        </w:rPr>
        <w:t>, 5(1), pp. 99–194.</w:t>
      </w:r>
    </w:p>
    <w:p w14:paraId="04F82FCD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Angraini, W. </w:t>
      </w:r>
      <w:r w:rsidRPr="00EC5CEA">
        <w:rPr>
          <w:rFonts w:ascii="Arial" w:hAnsi="Arial" w:cs="Arial"/>
          <w:iCs/>
          <w:noProof/>
          <w:sz w:val="24"/>
          <w:szCs w:val="24"/>
        </w:rPr>
        <w:t>et a.</w:t>
      </w:r>
      <w:r w:rsidRPr="00EC5CEA">
        <w:rPr>
          <w:rFonts w:ascii="Arial" w:hAnsi="Arial" w:cs="Arial"/>
          <w:noProof/>
          <w:sz w:val="24"/>
          <w:szCs w:val="24"/>
        </w:rPr>
        <w:t xml:space="preserve"> (2019) ‘Pengaruh Pendidikan Kesehatan Terhadap Penge</w:t>
      </w:r>
      <w:r>
        <w:rPr>
          <w:rFonts w:ascii="Arial" w:hAnsi="Arial" w:cs="Arial"/>
          <w:noProof/>
          <w:sz w:val="24"/>
          <w:szCs w:val="24"/>
        </w:rPr>
        <w:t>t</w:t>
      </w:r>
      <w:r w:rsidRPr="00EC5CEA">
        <w:rPr>
          <w:rFonts w:ascii="Arial" w:hAnsi="Arial" w:cs="Arial"/>
          <w:noProof/>
          <w:sz w:val="24"/>
          <w:szCs w:val="24"/>
        </w:rPr>
        <w:t>ahuan, Sikap Dan Frekuensi Konsumsi Makanan Jajanan’, 1, pp. 1–23.</w:t>
      </w:r>
    </w:p>
    <w:p w14:paraId="404E6FE3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Arifin, M.H. and Wijayanti, Y. (2019) ‘Higiene dan Sanitasi Makanan di Kantin Sek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ah Dasar dan Madrasah Ibtidaiyah’, </w:t>
      </w:r>
      <w:r w:rsidRPr="00EC5CEA">
        <w:rPr>
          <w:rFonts w:ascii="Arial" w:hAnsi="Arial" w:cs="Arial"/>
          <w:iCs/>
          <w:noProof/>
          <w:sz w:val="24"/>
          <w:szCs w:val="24"/>
        </w:rPr>
        <w:t>J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Higeia</w:t>
      </w:r>
      <w:r w:rsidRPr="00EC5CEA">
        <w:rPr>
          <w:rFonts w:ascii="Arial" w:hAnsi="Arial" w:cs="Arial"/>
          <w:noProof/>
          <w:sz w:val="24"/>
          <w:szCs w:val="24"/>
        </w:rPr>
        <w:t xml:space="preserve">, 3(3), pp. 442–453. </w:t>
      </w:r>
    </w:p>
    <w:p w14:paraId="1C273BF2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Ariyani, N.D. and Kartika, E. (2019) ‘An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isis Hygiene Dan Sanitasi Makanan Guna Menunjang Mutu Pe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ayanan Unit Gizi Di Rumah Sakit Muhammadiyah Bandung’, </w:t>
      </w:r>
      <w:r w:rsidRPr="00EC5CEA">
        <w:rPr>
          <w:rFonts w:ascii="Arial" w:hAnsi="Arial" w:cs="Arial"/>
          <w:iCs/>
          <w:noProof/>
          <w:sz w:val="24"/>
          <w:szCs w:val="24"/>
        </w:rPr>
        <w:t>Sustainabiity (Switzerand)</w:t>
      </w:r>
      <w:r w:rsidRPr="00EC5CEA">
        <w:rPr>
          <w:rFonts w:ascii="Arial" w:hAnsi="Arial" w:cs="Arial"/>
          <w:noProof/>
          <w:sz w:val="24"/>
          <w:szCs w:val="24"/>
        </w:rPr>
        <w:t xml:space="preserve">, 11(1), pp. 1–14. </w:t>
      </w:r>
    </w:p>
    <w:p w14:paraId="28337CA5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Augustin, E. (2015) ‘Gambaran Pengetahuan, Sikap Dan Tindakan Higiene Sanitasi Pedagang Makanan Jajanan Di Sek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ah Dasar Cipinang Besar Utara Kotamadya Jakarta Timur Tahun 2014’, </w:t>
      </w:r>
      <w:r w:rsidRPr="00EC5CEA">
        <w:rPr>
          <w:rFonts w:ascii="Arial" w:hAnsi="Arial" w:cs="Arial"/>
          <w:iCs/>
          <w:noProof/>
          <w:sz w:val="24"/>
          <w:szCs w:val="24"/>
        </w:rPr>
        <w:t>Universitas Is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am Negeri (Uin) Syarif Hidayatuah Jakarta</w:t>
      </w:r>
      <w:r w:rsidRPr="00EC5CEA">
        <w:rPr>
          <w:rFonts w:ascii="Arial" w:hAnsi="Arial" w:cs="Arial"/>
          <w:noProof/>
          <w:sz w:val="24"/>
          <w:szCs w:val="24"/>
        </w:rPr>
        <w:t>, p. 178.</w:t>
      </w:r>
    </w:p>
    <w:p w14:paraId="5A419597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Br Sinuraya, .D. (2019) </w:t>
      </w:r>
      <w:r w:rsidRPr="00EC5CEA">
        <w:rPr>
          <w:rFonts w:ascii="Arial" w:hAnsi="Arial" w:cs="Arial"/>
          <w:iCs/>
          <w:noProof/>
          <w:sz w:val="24"/>
          <w:szCs w:val="24"/>
        </w:rPr>
        <w:t>Penerapan Penyu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uhan Metode Demonstrasi Dan Video Terhadap Peningkatan Praktik Pedagang Tentang Hygiene Sanitasi Makanan Di Kampus Potekkes Kemenkes Yogyakarta</w:t>
      </w:r>
      <w:r w:rsidRPr="00EC5CEA">
        <w:rPr>
          <w:rFonts w:ascii="Arial" w:hAnsi="Arial" w:cs="Arial"/>
          <w:noProof/>
          <w:sz w:val="24"/>
          <w:szCs w:val="24"/>
        </w:rPr>
        <w:t>. P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itekkenik Kesehatan Yogyakarta.</w:t>
      </w:r>
    </w:p>
    <w:p w14:paraId="21149EEB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Indra Trigunarso, S. (2020) ‘Hygiene Sanitasi dan Peri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ku Penjamah Makanan dengan Angka Kuman pada Makanan Jajanan di ingkungan Sek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h Sanitation Hygiene and Behavior of Food Handers with Germs in Snack Food in Scho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 Environment’, </w:t>
      </w:r>
      <w:r w:rsidRPr="00EC5CEA">
        <w:rPr>
          <w:rFonts w:ascii="Arial" w:hAnsi="Arial" w:cs="Arial"/>
          <w:iCs/>
          <w:noProof/>
          <w:sz w:val="24"/>
          <w:szCs w:val="24"/>
        </w:rPr>
        <w:t>J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Kesehatan</w:t>
      </w:r>
      <w:r w:rsidRPr="00EC5CEA">
        <w:rPr>
          <w:rFonts w:ascii="Arial" w:hAnsi="Arial" w:cs="Arial"/>
          <w:noProof/>
          <w:sz w:val="24"/>
          <w:szCs w:val="24"/>
        </w:rPr>
        <w:t xml:space="preserve">, 11(1), pp. 115–124. </w:t>
      </w:r>
    </w:p>
    <w:p w14:paraId="2F2167C7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Kemenkes RI (2011) </w:t>
      </w:r>
      <w:r w:rsidRPr="00EC5CEA">
        <w:rPr>
          <w:rFonts w:ascii="Arial" w:hAnsi="Arial" w:cs="Arial"/>
          <w:iCs/>
          <w:noProof/>
          <w:sz w:val="24"/>
          <w:szCs w:val="24"/>
        </w:rPr>
        <w:t>Permenkes RI No. 1096/Menkes/Per/ VI/2011 tentang Higiene Sanitasi Jasaboga</w:t>
      </w:r>
      <w:r w:rsidRPr="00EC5CEA">
        <w:rPr>
          <w:rFonts w:ascii="Arial" w:hAnsi="Arial" w:cs="Arial"/>
          <w:noProof/>
          <w:sz w:val="24"/>
          <w:szCs w:val="24"/>
        </w:rPr>
        <w:t xml:space="preserve">, </w:t>
      </w:r>
      <w:r w:rsidRPr="00EC5CEA">
        <w:rPr>
          <w:rFonts w:ascii="Arial" w:hAnsi="Arial" w:cs="Arial"/>
          <w:iCs/>
          <w:noProof/>
          <w:sz w:val="24"/>
          <w:szCs w:val="24"/>
        </w:rPr>
        <w:t>Jo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of Chemic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Information and Mode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ing</w:t>
      </w:r>
      <w:r w:rsidRPr="00EC5CEA">
        <w:rPr>
          <w:rFonts w:ascii="Arial" w:hAnsi="Arial" w:cs="Arial"/>
          <w:noProof/>
          <w:sz w:val="24"/>
          <w:szCs w:val="24"/>
        </w:rPr>
        <w:t xml:space="preserve">. </w:t>
      </w:r>
    </w:p>
    <w:p w14:paraId="2F96FEEE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Keputusan Menteri Kesehatan Repub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ik Indonesia (2003) </w:t>
      </w:r>
      <w:r w:rsidRPr="00EC5CEA">
        <w:rPr>
          <w:rFonts w:ascii="Arial" w:hAnsi="Arial" w:cs="Arial"/>
          <w:iCs/>
          <w:noProof/>
          <w:sz w:val="24"/>
          <w:szCs w:val="24"/>
        </w:rPr>
        <w:t>Keputusan Menteri Kesehatan RI No.942/Menkes/SK/VII</w:t>
      </w:r>
      <w:r w:rsidRPr="00EC5CEA">
        <w:rPr>
          <w:rFonts w:ascii="Arial" w:hAnsi="Arial" w:cs="Arial"/>
          <w:noProof/>
          <w:sz w:val="24"/>
          <w:szCs w:val="24"/>
        </w:rPr>
        <w:t xml:space="preserve">, </w:t>
      </w:r>
      <w:r w:rsidRPr="00EC5CEA">
        <w:rPr>
          <w:rFonts w:ascii="Arial" w:hAnsi="Arial" w:cs="Arial"/>
          <w:iCs/>
          <w:noProof/>
          <w:sz w:val="24"/>
          <w:szCs w:val="24"/>
        </w:rPr>
        <w:t>Keputusan Menteri Kesehatan Repub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ik Indonesia</w:t>
      </w:r>
      <w:r w:rsidRPr="00EC5CEA">
        <w:rPr>
          <w:rFonts w:ascii="Arial" w:hAnsi="Arial" w:cs="Arial"/>
          <w:noProof/>
          <w:sz w:val="24"/>
          <w:szCs w:val="24"/>
        </w:rPr>
        <w:t>.</w:t>
      </w:r>
    </w:p>
    <w:p w14:paraId="4EBECECC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14:paraId="091035E3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</w:p>
    <w:p w14:paraId="4DF00DC5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Maharani, D.A. (2019) </w:t>
      </w:r>
      <w:r w:rsidRPr="00EC5CEA">
        <w:rPr>
          <w:rFonts w:ascii="Arial" w:hAnsi="Arial" w:cs="Arial"/>
          <w:iCs/>
          <w:noProof/>
          <w:sz w:val="24"/>
          <w:szCs w:val="24"/>
        </w:rPr>
        <w:t>Pengaruh Penyu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uhan Tentang Higiene Sanitasi M</w:t>
      </w:r>
      <w:r>
        <w:rPr>
          <w:rFonts w:ascii="Arial" w:hAnsi="Arial" w:cs="Arial"/>
          <w:iCs/>
          <w:noProof/>
          <w:sz w:val="24"/>
          <w:szCs w:val="24"/>
        </w:rPr>
        <w:t>e</w:t>
      </w:r>
      <w:r w:rsidRPr="00EC5CEA">
        <w:rPr>
          <w:rFonts w:ascii="Arial" w:hAnsi="Arial" w:cs="Arial"/>
          <w:iCs/>
          <w:noProof/>
          <w:sz w:val="24"/>
          <w:szCs w:val="24"/>
        </w:rPr>
        <w:t>nggunakan Media Book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et</w:t>
      </w:r>
      <w:r>
        <w:rPr>
          <w:rFonts w:ascii="Arial" w:hAnsi="Arial" w:cs="Arial"/>
          <w:iCs/>
          <w:noProof/>
          <w:sz w:val="24"/>
          <w:szCs w:val="24"/>
        </w:rPr>
        <w:t xml:space="preserve"> Te</w:t>
      </w:r>
      <w:r w:rsidRPr="00EC5CEA">
        <w:rPr>
          <w:rFonts w:ascii="Arial" w:hAnsi="Arial" w:cs="Arial"/>
          <w:iCs/>
          <w:noProof/>
          <w:sz w:val="24"/>
          <w:szCs w:val="24"/>
        </w:rPr>
        <w:t>rhadap Perubahan Peri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aku Penjamah Makanan Di Pesantren Ar-Risaah Padang</w:t>
      </w:r>
      <w:r w:rsidRPr="00EC5CEA">
        <w:rPr>
          <w:rFonts w:ascii="Arial" w:hAnsi="Arial" w:cs="Arial"/>
          <w:noProof/>
          <w:sz w:val="24"/>
          <w:szCs w:val="24"/>
        </w:rPr>
        <w:t xml:space="preserve">, </w:t>
      </w:r>
      <w:r w:rsidRPr="00EC5CEA">
        <w:rPr>
          <w:rFonts w:ascii="Arial" w:hAnsi="Arial" w:cs="Arial"/>
          <w:iCs/>
          <w:noProof/>
          <w:sz w:val="24"/>
          <w:szCs w:val="24"/>
        </w:rPr>
        <w:t>Skripsi</w:t>
      </w:r>
      <w:r w:rsidRPr="00EC5CEA">
        <w:rPr>
          <w:rFonts w:ascii="Arial" w:hAnsi="Arial" w:cs="Arial"/>
          <w:noProof/>
          <w:sz w:val="24"/>
          <w:szCs w:val="24"/>
        </w:rPr>
        <w:t>. P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itekknik Kesehatan Kemenkes Padang.</w:t>
      </w:r>
    </w:p>
    <w:p w14:paraId="0D4D2346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Masitah, R. and Suistyadewi, N.P.E. (2022) ‘Hubungan Frekuensi dan Durasi Penggunaan Instagram Dengan Peri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ku Pemi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ihan Makanan Jajanan Pada Remaja’, </w:t>
      </w:r>
      <w:r w:rsidRPr="00EC5CEA">
        <w:rPr>
          <w:rFonts w:ascii="Arial" w:hAnsi="Arial" w:cs="Arial"/>
          <w:iCs/>
          <w:noProof/>
          <w:sz w:val="24"/>
          <w:szCs w:val="24"/>
        </w:rPr>
        <w:t>J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Kesehatan</w:t>
      </w:r>
      <w:r w:rsidRPr="00EC5CEA">
        <w:rPr>
          <w:rFonts w:ascii="Arial" w:hAnsi="Arial" w:cs="Arial"/>
          <w:noProof/>
          <w:sz w:val="24"/>
          <w:szCs w:val="24"/>
        </w:rPr>
        <w:t xml:space="preserve">, 9(3), pp. 173–180. </w:t>
      </w:r>
    </w:p>
    <w:p w14:paraId="634EECB3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Nasution, A.S. (2020) ‘Hygiene Penjamah Makanan Menyebabkan Kontaminasi Escherichia Co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i Pada Jajanan Pasar Tradision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’, </w:t>
      </w:r>
      <w:r w:rsidRPr="00EC5CEA">
        <w:rPr>
          <w:rFonts w:ascii="Arial" w:hAnsi="Arial" w:cs="Arial"/>
          <w:iCs/>
          <w:noProof/>
          <w:sz w:val="24"/>
          <w:szCs w:val="24"/>
        </w:rPr>
        <w:t>Promotor</w:t>
      </w:r>
      <w:r w:rsidRPr="00EC5CEA">
        <w:rPr>
          <w:rFonts w:ascii="Arial" w:hAnsi="Arial" w:cs="Arial"/>
          <w:noProof/>
          <w:sz w:val="24"/>
          <w:szCs w:val="24"/>
        </w:rPr>
        <w:t>, 3(1), pp. 1–6.</w:t>
      </w:r>
    </w:p>
    <w:p w14:paraId="65DB78AD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Permatasari, I. </w:t>
      </w:r>
      <w:r w:rsidRPr="00EC5CEA">
        <w:rPr>
          <w:rFonts w:ascii="Arial" w:hAnsi="Arial" w:cs="Arial"/>
          <w:iCs/>
          <w:noProof/>
          <w:sz w:val="24"/>
          <w:szCs w:val="24"/>
        </w:rPr>
        <w:t>et a.</w:t>
      </w:r>
      <w:r w:rsidRPr="00EC5CEA">
        <w:rPr>
          <w:rFonts w:ascii="Arial" w:hAnsi="Arial" w:cs="Arial"/>
          <w:noProof/>
          <w:sz w:val="24"/>
          <w:szCs w:val="24"/>
        </w:rPr>
        <w:t xml:space="preserve"> (2021) ‘Faktor Peri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aku Higiene Sanitasi Makanan pada Penjamah Makanan Pedagang Kaki 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ima’, </w:t>
      </w:r>
      <w:r w:rsidRPr="00EC5CEA">
        <w:rPr>
          <w:rFonts w:ascii="Arial" w:hAnsi="Arial" w:cs="Arial"/>
          <w:iCs/>
          <w:noProof/>
          <w:sz w:val="24"/>
          <w:szCs w:val="24"/>
        </w:rPr>
        <w:t>J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Tata Boga</w:t>
      </w:r>
      <w:r w:rsidRPr="00EC5CEA">
        <w:rPr>
          <w:rFonts w:ascii="Arial" w:hAnsi="Arial" w:cs="Arial"/>
          <w:noProof/>
          <w:sz w:val="24"/>
          <w:szCs w:val="24"/>
        </w:rPr>
        <w:t xml:space="preserve">, 10(2), pp. 223–233. </w:t>
      </w:r>
    </w:p>
    <w:p w14:paraId="2FB16309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>Permatasari, M. and Magdaena, M. (2022) ‘Hubungan Pengetahuan Dan Hygiene Penjamah Makanan Dengan Angka Kuman Per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atan Makan’, </w:t>
      </w:r>
      <w:r w:rsidRPr="00EC5CEA">
        <w:rPr>
          <w:rFonts w:ascii="Arial" w:hAnsi="Arial" w:cs="Arial"/>
          <w:iCs/>
          <w:noProof/>
          <w:sz w:val="24"/>
          <w:szCs w:val="24"/>
        </w:rPr>
        <w:t>Jurna Sk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>a Kesehatan</w:t>
      </w:r>
      <w:r w:rsidRPr="00EC5CEA">
        <w:rPr>
          <w:rFonts w:ascii="Arial" w:hAnsi="Arial" w:cs="Arial"/>
          <w:noProof/>
          <w:sz w:val="24"/>
          <w:szCs w:val="24"/>
        </w:rPr>
        <w:t>, 13(2), pp. 146–157.</w:t>
      </w:r>
    </w:p>
    <w:p w14:paraId="4331101C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Rahmawati, U. </w:t>
      </w:r>
      <w:r w:rsidRPr="00EC5CEA">
        <w:rPr>
          <w:rFonts w:ascii="Arial" w:hAnsi="Arial" w:cs="Arial"/>
          <w:iCs/>
          <w:noProof/>
          <w:sz w:val="24"/>
          <w:szCs w:val="24"/>
        </w:rPr>
        <w:t>et a.</w:t>
      </w:r>
      <w:r w:rsidRPr="00EC5CEA">
        <w:rPr>
          <w:rFonts w:ascii="Arial" w:hAnsi="Arial" w:cs="Arial"/>
          <w:noProof/>
          <w:sz w:val="24"/>
          <w:szCs w:val="24"/>
        </w:rPr>
        <w:t xml:space="preserve"> (2020) ‘Jurn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 Riset Gizi’, 8(1), pp. 6–10.</w:t>
      </w:r>
    </w:p>
    <w:p w14:paraId="4C43D2B8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EC5CEA">
        <w:rPr>
          <w:rFonts w:ascii="Arial" w:hAnsi="Arial" w:cs="Arial"/>
          <w:noProof/>
          <w:sz w:val="24"/>
          <w:szCs w:val="24"/>
        </w:rPr>
        <w:t xml:space="preserve">Rambe, N. (2021) </w:t>
      </w:r>
      <w:r w:rsidRPr="00EC5CEA">
        <w:rPr>
          <w:rFonts w:ascii="Arial" w:hAnsi="Arial" w:cs="Arial"/>
          <w:iCs/>
          <w:noProof/>
          <w:sz w:val="24"/>
          <w:szCs w:val="24"/>
        </w:rPr>
        <w:t>Anaisis Perso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hygiene Dan Hygiene Sanitasi Makanan Pada Pedagang Di Pasar Tradisiona Kecamatan Medan Area Dan Kecamatan Medan Perjuangan</w:t>
      </w:r>
      <w:r w:rsidRPr="00EC5CEA">
        <w:rPr>
          <w:rFonts w:ascii="Arial" w:hAnsi="Arial" w:cs="Arial"/>
          <w:noProof/>
          <w:sz w:val="24"/>
          <w:szCs w:val="24"/>
        </w:rPr>
        <w:t>. Universitas Is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m Sumatera Utara</w:t>
      </w:r>
    </w:p>
    <w:p w14:paraId="60F7C0CC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hAnsi="Arial" w:cs="Arial"/>
          <w:noProof/>
          <w:sz w:val="24"/>
        </w:rPr>
      </w:pPr>
      <w:r w:rsidRPr="00EC5CEA">
        <w:rPr>
          <w:rFonts w:ascii="Arial" w:hAnsi="Arial" w:cs="Arial"/>
          <w:noProof/>
          <w:sz w:val="24"/>
          <w:szCs w:val="24"/>
        </w:rPr>
        <w:t>Safira, M. (2021) ‘An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isis Permas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han Kesehatan Terkait Penu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ran Pe</w:t>
      </w:r>
      <w:r>
        <w:rPr>
          <w:rFonts w:ascii="Arial" w:hAnsi="Arial" w:cs="Arial"/>
          <w:noProof/>
          <w:sz w:val="24"/>
          <w:szCs w:val="24"/>
        </w:rPr>
        <w:t>n</w:t>
      </w:r>
      <w:r w:rsidRPr="00EC5CEA">
        <w:rPr>
          <w:rFonts w:ascii="Arial" w:hAnsi="Arial" w:cs="Arial"/>
          <w:noProof/>
          <w:sz w:val="24"/>
          <w:szCs w:val="24"/>
        </w:rPr>
        <w:t>yakit Me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>a</w:t>
      </w:r>
      <w:r>
        <w:rPr>
          <w:rFonts w:ascii="Arial" w:hAnsi="Arial" w:cs="Arial"/>
          <w:noProof/>
          <w:sz w:val="24"/>
          <w:szCs w:val="24"/>
        </w:rPr>
        <w:t>l</w:t>
      </w:r>
      <w:r w:rsidRPr="00EC5CEA">
        <w:rPr>
          <w:rFonts w:ascii="Arial" w:hAnsi="Arial" w:cs="Arial"/>
          <w:noProof/>
          <w:sz w:val="24"/>
          <w:szCs w:val="24"/>
        </w:rPr>
        <w:t xml:space="preserve">ui Makanan (foodborne disease)’, </w:t>
      </w:r>
      <w:r w:rsidRPr="00EC5CEA">
        <w:rPr>
          <w:rFonts w:ascii="Arial" w:hAnsi="Arial" w:cs="Arial"/>
          <w:iCs/>
          <w:noProof/>
          <w:sz w:val="24"/>
          <w:szCs w:val="24"/>
        </w:rPr>
        <w:t>Jurna</w:t>
      </w:r>
      <w:r>
        <w:rPr>
          <w:rFonts w:ascii="Arial" w:hAnsi="Arial" w:cs="Arial"/>
          <w:iCs/>
          <w:noProof/>
          <w:sz w:val="24"/>
          <w:szCs w:val="24"/>
        </w:rPr>
        <w:t>l</w:t>
      </w:r>
      <w:r w:rsidRPr="00EC5CEA">
        <w:rPr>
          <w:rFonts w:ascii="Arial" w:hAnsi="Arial" w:cs="Arial"/>
          <w:iCs/>
          <w:noProof/>
          <w:sz w:val="24"/>
          <w:szCs w:val="24"/>
        </w:rPr>
        <w:t xml:space="preserve"> Academia</w:t>
      </w:r>
      <w:r w:rsidRPr="00EC5CEA">
        <w:rPr>
          <w:rFonts w:ascii="Arial" w:hAnsi="Arial" w:cs="Arial"/>
          <w:noProof/>
          <w:sz w:val="24"/>
          <w:szCs w:val="24"/>
        </w:rPr>
        <w:t>.</w:t>
      </w:r>
    </w:p>
    <w:p w14:paraId="1BAC37CA" w14:textId="77777777" w:rsidR="006732C9" w:rsidRPr="00EC5CEA" w:rsidRDefault="006732C9" w:rsidP="006732C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Arial" w:eastAsiaTheme="majorEastAsia" w:hAnsi="Arial" w:cstheme="majorBidi"/>
          <w:b/>
          <w:color w:val="000000" w:themeColor="text1"/>
          <w:sz w:val="28"/>
          <w:szCs w:val="32"/>
        </w:rPr>
        <w:sectPr w:rsidR="006732C9" w:rsidRPr="00EC5CEA" w:rsidSect="006732C9">
          <w:footerReference w:type="default" r:id="rId5"/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  <w:r w:rsidRPr="00EC5CEA">
        <w:rPr>
          <w:rFonts w:ascii="Arial" w:hAnsi="Arial" w:cs="Arial"/>
          <w:sz w:val="24"/>
          <w:szCs w:val="24"/>
        </w:rPr>
        <w:fldChar w:fldCharType="end"/>
      </w:r>
    </w:p>
    <w:bookmarkEnd w:id="0"/>
    <w:p w14:paraId="38E50684" w14:textId="77777777" w:rsidR="006732C9" w:rsidRDefault="006732C9" w:rsidP="006732C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537D064" w14:textId="77777777" w:rsidR="006732C9" w:rsidRPr="00604F78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Lampiran 1</w:t>
      </w:r>
    </w:p>
    <w:p w14:paraId="09426F63" w14:textId="77777777" w:rsidR="006732C9" w:rsidRDefault="006732C9" w:rsidP="006732C9">
      <w:pPr>
        <w:spacing w:after="0" w:line="240" w:lineRule="auto"/>
        <w:jc w:val="center"/>
        <w:rPr>
          <w:rFonts w:ascii="Arial" w:hAnsi="Arial" w:cs="Arial"/>
          <w:b/>
          <w:sz w:val="24"/>
          <w:szCs w:val="24"/>
        </w:rPr>
      </w:pPr>
      <w:proofErr w:type="spellStart"/>
      <w:r w:rsidRPr="00604F78">
        <w:rPr>
          <w:rFonts w:ascii="Arial" w:hAnsi="Arial" w:cs="Arial"/>
          <w:b/>
          <w:sz w:val="24"/>
          <w:szCs w:val="24"/>
        </w:rPr>
        <w:t>Kuesioner</w:t>
      </w:r>
      <w:proofErr w:type="spellEnd"/>
      <w:r w:rsidRPr="00604F78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604F78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604F78">
        <w:rPr>
          <w:rFonts w:ascii="Arial" w:hAnsi="Arial" w:cs="Arial"/>
          <w:b/>
          <w:sz w:val="24"/>
          <w:szCs w:val="24"/>
        </w:rPr>
        <w:t xml:space="preserve"> Dan </w:t>
      </w:r>
      <w:proofErr w:type="spellStart"/>
      <w:r w:rsidRPr="00604F78">
        <w:rPr>
          <w:rFonts w:ascii="Arial" w:hAnsi="Arial" w:cs="Arial"/>
          <w:b/>
          <w:sz w:val="24"/>
          <w:szCs w:val="24"/>
        </w:rPr>
        <w:t>Formcheck</w:t>
      </w:r>
      <w:r>
        <w:rPr>
          <w:rFonts w:ascii="Arial" w:hAnsi="Arial" w:cs="Arial"/>
          <w:b/>
          <w:sz w:val="24"/>
          <w:szCs w:val="24"/>
        </w:rPr>
        <w:t>l</w:t>
      </w:r>
      <w:r w:rsidRPr="00604F78">
        <w:rPr>
          <w:rFonts w:ascii="Arial" w:hAnsi="Arial" w:cs="Arial"/>
          <w:b/>
          <w:sz w:val="24"/>
          <w:szCs w:val="24"/>
        </w:rPr>
        <w:t>ist</w:t>
      </w:r>
      <w:proofErr w:type="spellEnd"/>
      <w:r w:rsidRPr="00604F78">
        <w:rPr>
          <w:rFonts w:ascii="Arial" w:hAnsi="Arial" w:cs="Arial"/>
          <w:b/>
          <w:sz w:val="24"/>
          <w:szCs w:val="24"/>
        </w:rPr>
        <w:t xml:space="preserve"> Tindakan </w:t>
      </w:r>
    </w:p>
    <w:p w14:paraId="54B7E163" w14:textId="77777777" w:rsidR="006732C9" w:rsidRDefault="006732C9" w:rsidP="006732C9">
      <w:pPr>
        <w:spacing w:after="0" w:line="240" w:lineRule="auto"/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Pretest dan </w:t>
      </w:r>
      <w:proofErr w:type="spellStart"/>
      <w:r>
        <w:rPr>
          <w:rFonts w:ascii="Arial" w:hAnsi="Arial" w:cs="Arial"/>
          <w:b/>
          <w:sz w:val="24"/>
          <w:szCs w:val="24"/>
        </w:rPr>
        <w:t>Posttest</w:t>
      </w:r>
      <w:proofErr w:type="spellEnd"/>
    </w:p>
    <w:p w14:paraId="2D4E6430" w14:textId="77777777" w:rsidR="006732C9" w:rsidRPr="00604F78" w:rsidRDefault="006732C9" w:rsidP="006732C9">
      <w:pPr>
        <w:spacing w:after="0" w:line="240" w:lineRule="auto"/>
        <w:jc w:val="center"/>
        <w:rPr>
          <w:rFonts w:ascii="Arial" w:hAnsi="Arial" w:cs="Arial"/>
          <w:b/>
          <w:sz w:val="24"/>
          <w:szCs w:val="24"/>
        </w:rPr>
      </w:pPr>
    </w:p>
    <w:p w14:paraId="33665B62" w14:textId="77777777" w:rsidR="006732C9" w:rsidRDefault="006732C9" w:rsidP="006732C9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LEMBAR KUESIONER                                                          PENGETAHUAN DAN TINDAKAN PENJAMAH MAKANAN TERHADAP HYGIENE SANITASI MAKANAN DI SENTRA ALUN-ALUN TAMAN BERMAIN MARTUBUNG</w:t>
      </w:r>
    </w:p>
    <w:p w14:paraId="78CC7F30" w14:textId="77777777" w:rsidR="006732C9" w:rsidRDefault="006732C9" w:rsidP="006732C9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DENTITAS RESPONDEN</w:t>
      </w:r>
    </w:p>
    <w:p w14:paraId="5838444E" w14:textId="77777777" w:rsidR="006732C9" w:rsidRDefault="006732C9" w:rsidP="006732C9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01A14586" w14:textId="77777777" w:rsidR="006732C9" w:rsidRDefault="006732C9" w:rsidP="006732C9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mu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22F4C959" w14:textId="77777777" w:rsidR="006732C9" w:rsidRDefault="006732C9" w:rsidP="006732C9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ama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23DD207E" w14:textId="77777777" w:rsidR="006732C9" w:rsidRDefault="006732C9" w:rsidP="006732C9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didi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753459D9" w14:textId="77777777" w:rsidR="006732C9" w:rsidRDefault="006732C9" w:rsidP="006732C9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). Laki-</w:t>
      </w:r>
      <w:proofErr w:type="spellStart"/>
      <w:r>
        <w:rPr>
          <w:rFonts w:ascii="Times New Roman" w:hAnsi="Times New Roman" w:cs="Times New Roman"/>
          <w:sz w:val="24"/>
          <w:szCs w:val="24"/>
        </w:rPr>
        <w:t>ak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b). Perempuan</w:t>
      </w:r>
    </w:p>
    <w:p w14:paraId="7467DABE" w14:textId="77777777" w:rsidR="006732C9" w:rsidRDefault="006732C9" w:rsidP="006732C9">
      <w:pPr>
        <w:pStyle w:val="ListParagraph"/>
        <w:tabs>
          <w:tab w:val="left" w:pos="6683"/>
        </w:tabs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F3FABD3" w14:textId="77777777" w:rsidR="006732C9" w:rsidRDefault="006732C9" w:rsidP="006732C9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GETAHUAN PENJAMAH MAKANAN</w:t>
      </w:r>
    </w:p>
    <w:p w14:paraId="58AFA0C8" w14:textId="77777777" w:rsidR="006732C9" w:rsidRPr="00FC48EF" w:rsidRDefault="006732C9" w:rsidP="006732C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B7FE68" w14:textId="77777777" w:rsidR="006732C9" w:rsidRPr="004A2B2C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Apa yang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hygiene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njamah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>?</w:t>
      </w:r>
    </w:p>
    <w:p w14:paraId="01A7CF40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A. Usaha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cuc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raat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</w:p>
    <w:p w14:paraId="1DC67A35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njamah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ekerja</w:t>
      </w:r>
      <w:proofErr w:type="spellEnd"/>
    </w:p>
    <w:p w14:paraId="624B0052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mbersih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njua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</w:p>
    <w:p w14:paraId="7258308D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arung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masak</w:t>
      </w:r>
      <w:proofErr w:type="spellEnd"/>
    </w:p>
    <w:p w14:paraId="3C4B82D1" w14:textId="77777777" w:rsidR="006732C9" w:rsidRPr="004A2B2C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k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 xml:space="preserve">i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njamah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cuc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d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>am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har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>?</w:t>
      </w:r>
    </w:p>
    <w:p w14:paraId="37E64D7D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ka</w:t>
      </w:r>
      <w:r>
        <w:rPr>
          <w:rFonts w:ascii="Times New Roman" w:hAnsi="Times New Roman" w:cs="Times New Roman"/>
          <w:sz w:val="24"/>
          <w:szCs w:val="24"/>
        </w:rPr>
        <w:t>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</w:t>
      </w:r>
      <w:r w:rsidRPr="004A2B2C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ekerja</w:t>
      </w:r>
      <w:proofErr w:type="spellEnd"/>
    </w:p>
    <w:p w14:paraId="19378BC7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>B. Tiga k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 xml:space="preserve">i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hari</w:t>
      </w:r>
      <w:proofErr w:type="spellEnd"/>
    </w:p>
    <w:p w14:paraId="02FA2332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kai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eteah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>aku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gotor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gan</w:t>
      </w:r>
      <w:proofErr w:type="spellEnd"/>
    </w:p>
    <w:p w14:paraId="5124D6BB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D. Saat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eras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kotor</w:t>
      </w:r>
      <w:proofErr w:type="spellEnd"/>
    </w:p>
    <w:p w14:paraId="0D4EAC2A" w14:textId="77777777" w:rsidR="006732C9" w:rsidRPr="007F677B" w:rsidRDefault="006732C9" w:rsidP="006732C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2F84C7" w14:textId="77777777" w:rsidR="006732C9" w:rsidRPr="004A2B2C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lastRenderedPageBreak/>
        <w:t xml:space="preserve">Penjamah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>…</w:t>
      </w:r>
    </w:p>
    <w:p w14:paraId="20057EA4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rambu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kebersihan</w:t>
      </w:r>
      <w:proofErr w:type="spellEnd"/>
    </w:p>
    <w:p w14:paraId="0DD823D6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kebersihan</w:t>
      </w:r>
      <w:proofErr w:type="spellEnd"/>
    </w:p>
    <w:p w14:paraId="37E37C72" w14:textId="77777777" w:rsidR="006732C9" w:rsidRPr="004A2B2C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engand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ng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A2B2C">
        <w:rPr>
          <w:rFonts w:ascii="Times New Roman" w:hAnsi="Times New Roman" w:cs="Times New Roman"/>
          <w:sz w:val="24"/>
          <w:szCs w:val="24"/>
        </w:rPr>
        <w:t>atih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anitasi</w:t>
      </w:r>
      <w:proofErr w:type="spellEnd"/>
    </w:p>
    <w:p w14:paraId="2D29E1A1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4A2B2C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pada rasa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4A2B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B2C">
        <w:rPr>
          <w:rFonts w:ascii="Times New Roman" w:hAnsi="Times New Roman" w:cs="Times New Roman"/>
          <w:sz w:val="24"/>
          <w:szCs w:val="24"/>
        </w:rPr>
        <w:t>saja</w:t>
      </w:r>
      <w:proofErr w:type="spellEnd"/>
    </w:p>
    <w:p w14:paraId="3AC1AA84" w14:textId="77777777" w:rsidR="006732C9" w:rsidRPr="009E45FE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indung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c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emek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, masker, dan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kep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>…</w:t>
      </w:r>
    </w:p>
    <w:p w14:paraId="32B7594E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masak</w:t>
      </w:r>
      <w:proofErr w:type="spellEnd"/>
    </w:p>
    <w:p w14:paraId="3EE9C686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indung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kontaminasi</w:t>
      </w:r>
      <w:proofErr w:type="spellEnd"/>
    </w:p>
    <w:p w14:paraId="2971DD92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koki</w:t>
      </w:r>
      <w:proofErr w:type="spellEnd"/>
    </w:p>
    <w:p w14:paraId="104DEA2E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berubah</w:t>
      </w:r>
      <w:proofErr w:type="spellEnd"/>
    </w:p>
    <w:p w14:paraId="181DACC6" w14:textId="77777777" w:rsidR="006732C9" w:rsidRPr="00356F58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Saah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higienis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jua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d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>…</w:t>
      </w:r>
    </w:p>
    <w:p w14:paraId="4579D509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njepit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</w:p>
    <w:p w14:paraId="6DEEA171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gaduk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sarung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angan</w:t>
      </w:r>
      <w:proofErr w:type="spellEnd"/>
    </w:p>
    <w:p w14:paraId="76B470D2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tudung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saji</w:t>
      </w:r>
      <w:proofErr w:type="spellEnd"/>
    </w:p>
    <w:p w14:paraId="03592366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c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emek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ersih</w:t>
      </w:r>
      <w:proofErr w:type="spellEnd"/>
    </w:p>
    <w:p w14:paraId="0DAFC451" w14:textId="77777777" w:rsidR="006732C9" w:rsidRPr="00F262FF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62FF">
        <w:rPr>
          <w:rFonts w:ascii="Times New Roman" w:hAnsi="Times New Roman" w:cs="Times New Roman"/>
          <w:sz w:val="24"/>
          <w:szCs w:val="24"/>
        </w:rPr>
        <w:t xml:space="preserve">Penjamah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ng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F262FF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F262F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>…</w:t>
      </w:r>
    </w:p>
    <w:p w14:paraId="2B0B1D1C" w14:textId="77777777" w:rsidR="006732C9" w:rsidRPr="00F262FF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262FF">
        <w:rPr>
          <w:rFonts w:ascii="Times New Roman" w:hAnsi="Times New Roman" w:cs="Times New Roman"/>
          <w:sz w:val="24"/>
          <w:szCs w:val="24"/>
        </w:rPr>
        <w:t xml:space="preserve">A. Menimbun di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b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F262FF">
        <w:rPr>
          <w:rFonts w:ascii="Times New Roman" w:hAnsi="Times New Roman" w:cs="Times New Roman"/>
          <w:sz w:val="24"/>
          <w:szCs w:val="24"/>
        </w:rPr>
        <w:t>akang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ju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F262FF">
        <w:rPr>
          <w:rFonts w:ascii="Times New Roman" w:hAnsi="Times New Roman" w:cs="Times New Roman"/>
          <w:sz w:val="24"/>
          <w:szCs w:val="24"/>
        </w:rPr>
        <w:t>an</w:t>
      </w:r>
      <w:proofErr w:type="spellEnd"/>
    </w:p>
    <w:p w14:paraId="64689229" w14:textId="77777777" w:rsidR="006732C9" w:rsidRPr="00F262FF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262FF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kebersihannya</w:t>
      </w:r>
      <w:proofErr w:type="spellEnd"/>
    </w:p>
    <w:p w14:paraId="1ABC2AAE" w14:textId="77777777" w:rsidR="006732C9" w:rsidRPr="00F262FF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262FF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mbiark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mbuang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sendiri</w:t>
      </w:r>
      <w:proofErr w:type="spellEnd"/>
    </w:p>
    <w:p w14:paraId="3FBE0B62" w14:textId="77777777" w:rsidR="006732C9" w:rsidRPr="00F262FF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262FF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kantong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pastik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262F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62FF">
        <w:rPr>
          <w:rFonts w:ascii="Times New Roman" w:hAnsi="Times New Roman" w:cs="Times New Roman"/>
          <w:sz w:val="24"/>
          <w:szCs w:val="24"/>
        </w:rPr>
        <w:t>menggantungnya</w:t>
      </w:r>
      <w:proofErr w:type="spellEnd"/>
    </w:p>
    <w:p w14:paraId="78C794F3" w14:textId="77777777" w:rsidR="006732C9" w:rsidRPr="009E45FE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jajan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ijua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am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>…</w:t>
      </w:r>
    </w:p>
    <w:p w14:paraId="1BAA3321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A. Terbuka agar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pemb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ihat</w:t>
      </w:r>
      <w:proofErr w:type="spellEnd"/>
    </w:p>
    <w:p w14:paraId="6B782E69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ter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indung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ebu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serangga</w:t>
      </w:r>
      <w:proofErr w:type="spellEnd"/>
    </w:p>
    <w:p w14:paraId="7C995F89" w14:textId="77777777" w:rsidR="006732C9" w:rsidRPr="009E45FE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ibiarkan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udar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uap</w:t>
      </w:r>
      <w:proofErr w:type="spellEnd"/>
    </w:p>
    <w:p w14:paraId="22F31277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9E45FE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Ditaruh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9E45FE">
        <w:rPr>
          <w:rFonts w:ascii="Times New Roman" w:hAnsi="Times New Roman" w:cs="Times New Roman"/>
          <w:sz w:val="24"/>
          <w:szCs w:val="24"/>
        </w:rPr>
        <w:t>angsung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E45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45FE">
        <w:rPr>
          <w:rFonts w:ascii="Times New Roman" w:hAnsi="Times New Roman" w:cs="Times New Roman"/>
          <w:sz w:val="24"/>
          <w:szCs w:val="24"/>
        </w:rPr>
        <w:t>meja</w:t>
      </w:r>
      <w:proofErr w:type="spellEnd"/>
    </w:p>
    <w:p w14:paraId="62183745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60D3C50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4CFB8A1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FEAE416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13CF38A" w14:textId="77777777" w:rsidR="006732C9" w:rsidRPr="00356F58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lastRenderedPageBreak/>
        <w:t xml:space="preserve">Ciri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ikonsumsi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daa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>…</w:t>
      </w:r>
    </w:p>
    <w:p w14:paraId="0A57BCEB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erarom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sedap</w:t>
      </w:r>
      <w:proofErr w:type="spellEnd"/>
    </w:p>
    <w:p w14:paraId="62F7374B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mi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iki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mi</w:t>
      </w:r>
      <w:proofErr w:type="spellEnd"/>
    </w:p>
    <w:p w14:paraId="411133BA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erbau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usuk</w:t>
      </w:r>
      <w:proofErr w:type="spellEnd"/>
    </w:p>
    <w:p w14:paraId="4BFA4D99" w14:textId="77777777" w:rsidR="006732C9" w:rsidRPr="00F744B7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aam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ertutup</w:t>
      </w:r>
      <w:proofErr w:type="spellEnd"/>
    </w:p>
    <w:p w14:paraId="5C7FB70E" w14:textId="77777777" w:rsidR="006732C9" w:rsidRPr="00356F58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r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t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di mana?</w:t>
      </w:r>
    </w:p>
    <w:p w14:paraId="2A9E7113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A. Di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j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erbuka</w:t>
      </w:r>
      <w:proofErr w:type="spellEnd"/>
    </w:p>
    <w:p w14:paraId="1B64A957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B. Di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m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ersih</w:t>
      </w:r>
      <w:proofErr w:type="spellEnd"/>
    </w:p>
    <w:p w14:paraId="7FC1345C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icampur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r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t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kotor</w:t>
      </w:r>
      <w:proofErr w:type="spellEnd"/>
    </w:p>
    <w:p w14:paraId="3202B1BF" w14:textId="77777777" w:rsidR="006732C9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D. Di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sah</w:t>
      </w:r>
      <w:proofErr w:type="spellEnd"/>
    </w:p>
    <w:p w14:paraId="2C69BDD6" w14:textId="77777777" w:rsidR="006732C9" w:rsidRPr="00356F58" w:rsidRDefault="006732C9" w:rsidP="006732C9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Apa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ahay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njamah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>?</w:t>
      </w:r>
    </w:p>
    <w:p w14:paraId="6FA47F39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Hi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ngnya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56F58">
        <w:rPr>
          <w:rFonts w:ascii="Times New Roman" w:hAnsi="Times New Roman" w:cs="Times New Roman"/>
          <w:sz w:val="24"/>
          <w:szCs w:val="24"/>
        </w:rPr>
        <w:t>anggan</w:t>
      </w:r>
      <w:proofErr w:type="spellEnd"/>
    </w:p>
    <w:p w14:paraId="14B1AEA9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Keracu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penyakit</w:t>
      </w:r>
      <w:proofErr w:type="spellEnd"/>
    </w:p>
    <w:p w14:paraId="7F865418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C. Rasa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hambar</w:t>
      </w:r>
      <w:proofErr w:type="spellEnd"/>
    </w:p>
    <w:p w14:paraId="5F552097" w14:textId="77777777" w:rsidR="006732C9" w:rsidRPr="00356F58" w:rsidRDefault="006732C9" w:rsidP="006732C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356F58">
        <w:rPr>
          <w:rFonts w:ascii="Times New Roman" w:hAnsi="Times New Roman" w:cs="Times New Roman"/>
          <w:sz w:val="24"/>
          <w:szCs w:val="24"/>
        </w:rPr>
        <w:t xml:space="preserve">D.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356F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6F58">
        <w:rPr>
          <w:rFonts w:ascii="Times New Roman" w:hAnsi="Times New Roman" w:cs="Times New Roman"/>
          <w:sz w:val="24"/>
          <w:szCs w:val="24"/>
        </w:rPr>
        <w:t>basi</w:t>
      </w:r>
      <w:proofErr w:type="spellEnd"/>
    </w:p>
    <w:p w14:paraId="5FD03511" w14:textId="77777777" w:rsidR="006732C9" w:rsidRDefault="006732C9" w:rsidP="006732C9">
      <w:pPr>
        <w:jc w:val="both"/>
      </w:pPr>
    </w:p>
    <w:p w14:paraId="5190C2D0" w14:textId="77777777" w:rsidR="006732C9" w:rsidRDefault="006732C9" w:rsidP="006732C9">
      <w:pPr>
        <w:jc w:val="both"/>
      </w:pPr>
    </w:p>
    <w:p w14:paraId="398E8625" w14:textId="77777777" w:rsidR="006732C9" w:rsidRDefault="006732C9" w:rsidP="006732C9">
      <w:pPr>
        <w:jc w:val="both"/>
      </w:pPr>
    </w:p>
    <w:p w14:paraId="2BBD1874" w14:textId="77777777" w:rsidR="006732C9" w:rsidRDefault="006732C9" w:rsidP="006732C9">
      <w:pPr>
        <w:jc w:val="both"/>
      </w:pPr>
    </w:p>
    <w:p w14:paraId="105FD9E8" w14:textId="77777777" w:rsidR="006732C9" w:rsidRDefault="006732C9" w:rsidP="006732C9">
      <w:pPr>
        <w:jc w:val="both"/>
      </w:pPr>
    </w:p>
    <w:p w14:paraId="483762DC" w14:textId="77777777" w:rsidR="006732C9" w:rsidRDefault="006732C9" w:rsidP="006732C9">
      <w:pPr>
        <w:jc w:val="both"/>
      </w:pPr>
    </w:p>
    <w:p w14:paraId="0FD87A00" w14:textId="77777777" w:rsidR="006732C9" w:rsidRDefault="006732C9" w:rsidP="006732C9">
      <w:pPr>
        <w:jc w:val="both"/>
      </w:pPr>
    </w:p>
    <w:p w14:paraId="7ECD10F0" w14:textId="77777777" w:rsidR="006732C9" w:rsidRDefault="006732C9" w:rsidP="006732C9">
      <w:pPr>
        <w:jc w:val="both"/>
      </w:pPr>
    </w:p>
    <w:p w14:paraId="1C0FB735" w14:textId="77777777" w:rsidR="006732C9" w:rsidRDefault="006732C9" w:rsidP="006732C9">
      <w:pPr>
        <w:jc w:val="both"/>
      </w:pPr>
    </w:p>
    <w:p w14:paraId="21F43503" w14:textId="77777777" w:rsidR="006732C9" w:rsidRDefault="006732C9" w:rsidP="006732C9">
      <w:pPr>
        <w:jc w:val="both"/>
      </w:pPr>
    </w:p>
    <w:p w14:paraId="30A275E1" w14:textId="77777777" w:rsidR="006732C9" w:rsidRDefault="006732C9" w:rsidP="006732C9">
      <w:pPr>
        <w:jc w:val="both"/>
      </w:pPr>
    </w:p>
    <w:p w14:paraId="6390FEA5" w14:textId="77777777" w:rsidR="006732C9" w:rsidRDefault="006732C9" w:rsidP="006732C9">
      <w:pPr>
        <w:jc w:val="both"/>
      </w:pPr>
    </w:p>
    <w:p w14:paraId="4C85EBD6" w14:textId="77777777" w:rsidR="006732C9" w:rsidRPr="00FC48EF" w:rsidRDefault="006732C9" w:rsidP="006732C9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INDAKAN</w:t>
      </w:r>
      <w:r w:rsidRPr="00FC48EF">
        <w:rPr>
          <w:rFonts w:ascii="Times New Roman" w:hAnsi="Times New Roman" w:cs="Times New Roman"/>
          <w:b/>
          <w:sz w:val="24"/>
          <w:szCs w:val="24"/>
        </w:rPr>
        <w:t xml:space="preserve"> PENJAMAH MAKANAN</w:t>
      </w:r>
    </w:p>
    <w:p w14:paraId="48B56029" w14:textId="77777777" w:rsidR="006732C9" w:rsidRDefault="006732C9" w:rsidP="006732C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ecklist pada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136E28D" w14:textId="77777777" w:rsidR="006732C9" w:rsidRDefault="006732C9" w:rsidP="006732C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14"/>
        <w:gridCol w:w="2785"/>
        <w:gridCol w:w="1418"/>
        <w:gridCol w:w="1417"/>
        <w:gridCol w:w="1099"/>
      </w:tblGrid>
      <w:tr w:rsidR="006732C9" w14:paraId="629987B8" w14:textId="77777777" w:rsidTr="0036299F">
        <w:tc>
          <w:tcPr>
            <w:tcW w:w="714" w:type="dxa"/>
          </w:tcPr>
          <w:p w14:paraId="619E3D5F" w14:textId="77777777" w:rsidR="006732C9" w:rsidRPr="00473B58" w:rsidRDefault="006732C9" w:rsidP="0036299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2785" w:type="dxa"/>
          </w:tcPr>
          <w:p w14:paraId="0EA552FC" w14:textId="77777777" w:rsidR="006732C9" w:rsidRPr="00473B58" w:rsidRDefault="006732C9" w:rsidP="0036299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indakan Penjamah </w:t>
            </w:r>
            <w:proofErr w:type="spellStart"/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776D4F7B" w14:textId="77777777" w:rsidR="006732C9" w:rsidRPr="00473B58" w:rsidRDefault="006732C9" w:rsidP="0036299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elal</w:t>
            </w:r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>u</w:t>
            </w:r>
            <w:proofErr w:type="spellEnd"/>
          </w:p>
        </w:tc>
        <w:tc>
          <w:tcPr>
            <w:tcW w:w="1417" w:type="dxa"/>
          </w:tcPr>
          <w:p w14:paraId="378F1BE4" w14:textId="77777777" w:rsidR="006732C9" w:rsidRPr="00473B58" w:rsidRDefault="006732C9" w:rsidP="0036299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>Kadang-kadang</w:t>
            </w:r>
            <w:proofErr w:type="spellEnd"/>
          </w:p>
        </w:tc>
        <w:tc>
          <w:tcPr>
            <w:tcW w:w="1099" w:type="dxa"/>
          </w:tcPr>
          <w:p w14:paraId="082DDD90" w14:textId="77777777" w:rsidR="006732C9" w:rsidRPr="00473B58" w:rsidRDefault="006732C9" w:rsidP="0036299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73B58">
              <w:rPr>
                <w:rFonts w:ascii="Times New Roman" w:hAnsi="Times New Roman" w:cs="Times New Roman"/>
                <w:b/>
                <w:sz w:val="24"/>
                <w:szCs w:val="24"/>
              </w:rPr>
              <w:t>Tidak</w:t>
            </w:r>
          </w:p>
        </w:tc>
      </w:tr>
      <w:tr w:rsidR="006732C9" w14:paraId="04E2C30C" w14:textId="77777777" w:rsidTr="0036299F">
        <w:tc>
          <w:tcPr>
            <w:tcW w:w="714" w:type="dxa"/>
          </w:tcPr>
          <w:p w14:paraId="36F896B4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79BA50B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uc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o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n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ajikan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7BB6F702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52EFE0A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66D49847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5E36C0B6" w14:textId="77777777" w:rsidTr="0036299F">
        <w:tc>
          <w:tcPr>
            <w:tcW w:w="714" w:type="dxa"/>
          </w:tcPr>
          <w:p w14:paraId="0A616261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5507CD7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r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n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27636C1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2C355D02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163DDC3D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2C3EED8C" w14:textId="77777777" w:rsidTr="0036299F">
        <w:tc>
          <w:tcPr>
            <w:tcW w:w="714" w:type="dxa"/>
          </w:tcPr>
          <w:p w14:paraId="758BFAED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16265D1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jep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mb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</w:p>
        </w:tc>
        <w:tc>
          <w:tcPr>
            <w:tcW w:w="1418" w:type="dxa"/>
          </w:tcPr>
          <w:p w14:paraId="58CF2E06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1F258C2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7E7D6955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443E6DD2" w14:textId="77777777" w:rsidTr="0036299F">
        <w:tc>
          <w:tcPr>
            <w:tcW w:w="714" w:type="dxa"/>
          </w:tcPr>
          <w:p w14:paraId="052BDD85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7EDDD9A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m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opi</w:t>
            </w:r>
            <w:proofErr w:type="spellEnd"/>
          </w:p>
        </w:tc>
        <w:tc>
          <w:tcPr>
            <w:tcW w:w="1418" w:type="dxa"/>
          </w:tcPr>
          <w:p w14:paraId="1FF2FD09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47E20C6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46018B0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187D907E" w14:textId="77777777" w:rsidTr="0036299F">
        <w:tc>
          <w:tcPr>
            <w:tcW w:w="714" w:type="dxa"/>
          </w:tcPr>
          <w:p w14:paraId="2A07DD91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0ACBDA12" w14:textId="77777777" w:rsidR="006732C9" w:rsidRPr="00730F28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asker &amp;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lem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ualan</w:t>
            </w:r>
            <w:proofErr w:type="spellEnd"/>
          </w:p>
        </w:tc>
        <w:tc>
          <w:tcPr>
            <w:tcW w:w="1418" w:type="dxa"/>
          </w:tcPr>
          <w:p w14:paraId="4979A89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B44E68B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7D4D45D9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6D177657" w14:textId="77777777" w:rsidTr="0036299F">
        <w:tc>
          <w:tcPr>
            <w:tcW w:w="714" w:type="dxa"/>
          </w:tcPr>
          <w:p w14:paraId="241CF297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059342E8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rs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uku </w:t>
            </w:r>
          </w:p>
        </w:tc>
        <w:tc>
          <w:tcPr>
            <w:tcW w:w="1418" w:type="dxa"/>
          </w:tcPr>
          <w:p w14:paraId="7D7A6CA9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CA779F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1FFDF7C8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23A9D13D" w14:textId="77777777" w:rsidTr="0036299F">
        <w:tc>
          <w:tcPr>
            <w:tcW w:w="714" w:type="dxa"/>
          </w:tcPr>
          <w:p w14:paraId="3823DAC5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528C987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ok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uaan</w:t>
            </w:r>
            <w:proofErr w:type="spellEnd"/>
          </w:p>
        </w:tc>
        <w:tc>
          <w:tcPr>
            <w:tcW w:w="1418" w:type="dxa"/>
          </w:tcPr>
          <w:p w14:paraId="76C1484B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6FFF614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3342C5C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7F12A204" w14:textId="77777777" w:rsidTr="0036299F">
        <w:tc>
          <w:tcPr>
            <w:tcW w:w="714" w:type="dxa"/>
          </w:tcPr>
          <w:p w14:paraId="44CCCD41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7FEB040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egar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daluwarsa</w:t>
            </w:r>
            <w:proofErr w:type="spellEnd"/>
          </w:p>
        </w:tc>
        <w:tc>
          <w:tcPr>
            <w:tcW w:w="1418" w:type="dxa"/>
          </w:tcPr>
          <w:p w14:paraId="7605D947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96D721A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56BF2C48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0BEFF3B1" w14:textId="77777777" w:rsidTr="0036299F">
        <w:tc>
          <w:tcPr>
            <w:tcW w:w="714" w:type="dxa"/>
          </w:tcPr>
          <w:p w14:paraId="08DE67D2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57419A36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s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ment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&amp;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ng</w:t>
            </w:r>
            <w:proofErr w:type="spellEnd"/>
          </w:p>
        </w:tc>
        <w:tc>
          <w:tcPr>
            <w:tcW w:w="1418" w:type="dxa"/>
          </w:tcPr>
          <w:p w14:paraId="0AC5E8EE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6585A7BC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5380B6C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14404284" w14:textId="77777777" w:rsidTr="0036299F">
        <w:tc>
          <w:tcPr>
            <w:tcW w:w="714" w:type="dxa"/>
          </w:tcPr>
          <w:p w14:paraId="0F647E28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1D48887E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b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formali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orak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war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18" w:type="dxa"/>
          </w:tcPr>
          <w:p w14:paraId="02A919F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2C55406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5D94104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5748C16F" w14:textId="77777777" w:rsidTr="0036299F">
        <w:tc>
          <w:tcPr>
            <w:tcW w:w="714" w:type="dxa"/>
          </w:tcPr>
          <w:p w14:paraId="00447E93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5EB87EDA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uc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i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bun</w:t>
            </w:r>
            <w:proofErr w:type="spellEnd"/>
          </w:p>
        </w:tc>
        <w:tc>
          <w:tcPr>
            <w:tcW w:w="1418" w:type="dxa"/>
          </w:tcPr>
          <w:p w14:paraId="66E76CE7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749BDD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4305F9B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587FB036" w14:textId="77777777" w:rsidTr="0036299F">
        <w:tc>
          <w:tcPr>
            <w:tcW w:w="714" w:type="dxa"/>
          </w:tcPr>
          <w:p w14:paraId="1D3199C4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12E4B0E6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im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tutup</w:t>
            </w:r>
            <w:proofErr w:type="spellEnd"/>
          </w:p>
        </w:tc>
        <w:tc>
          <w:tcPr>
            <w:tcW w:w="1418" w:type="dxa"/>
          </w:tcPr>
          <w:p w14:paraId="6A631FF9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77CE8B0A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49B8FAF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69A6BF1D" w14:textId="77777777" w:rsidTr="0036299F">
        <w:tc>
          <w:tcPr>
            <w:tcW w:w="714" w:type="dxa"/>
          </w:tcPr>
          <w:p w14:paraId="3597FE74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2309852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si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rob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utin</w:t>
            </w:r>
          </w:p>
        </w:tc>
        <w:tc>
          <w:tcPr>
            <w:tcW w:w="1418" w:type="dxa"/>
          </w:tcPr>
          <w:p w14:paraId="3F45066D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614495B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634F060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4A5F760B" w14:textId="77777777" w:rsidTr="0036299F">
        <w:tc>
          <w:tcPr>
            <w:tcW w:w="714" w:type="dxa"/>
          </w:tcPr>
          <w:p w14:paraId="3CFE9872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0E2B303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ua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de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okan</w:t>
            </w:r>
            <w:proofErr w:type="spellEnd"/>
          </w:p>
        </w:tc>
        <w:tc>
          <w:tcPr>
            <w:tcW w:w="1418" w:type="dxa"/>
          </w:tcPr>
          <w:p w14:paraId="29E6AAC5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1131FECB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4608603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49FC0C62" w14:textId="77777777" w:rsidTr="0036299F">
        <w:tc>
          <w:tcPr>
            <w:tcW w:w="714" w:type="dxa"/>
          </w:tcPr>
          <w:p w14:paraId="4B4064F4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006DC022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tutup</w:t>
            </w:r>
            <w:proofErr w:type="spellEnd"/>
          </w:p>
        </w:tc>
        <w:tc>
          <w:tcPr>
            <w:tcW w:w="1418" w:type="dxa"/>
          </w:tcPr>
          <w:p w14:paraId="0D70838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072040C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2111FBF8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587C966E" w14:textId="77777777" w:rsidTr="0036299F">
        <w:tc>
          <w:tcPr>
            <w:tcW w:w="714" w:type="dxa"/>
          </w:tcPr>
          <w:p w14:paraId="6573DF08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29402CB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s batu dan ai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uman</w:t>
            </w:r>
            <w:proofErr w:type="spellEnd"/>
          </w:p>
        </w:tc>
        <w:tc>
          <w:tcPr>
            <w:tcW w:w="1418" w:type="dxa"/>
          </w:tcPr>
          <w:p w14:paraId="1E01520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3B40087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1B8500CE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3BE95A4C" w14:textId="77777777" w:rsidTr="0036299F">
        <w:tc>
          <w:tcPr>
            <w:tcW w:w="714" w:type="dxa"/>
          </w:tcPr>
          <w:p w14:paraId="3EA3F19F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32793DAD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n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ngs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n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703FD25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5B74374E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147A891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180C57A1" w14:textId="77777777" w:rsidTr="0036299F">
        <w:tc>
          <w:tcPr>
            <w:tcW w:w="714" w:type="dxa"/>
          </w:tcPr>
          <w:p w14:paraId="0239D886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00344807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ici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d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a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-kali</w:t>
            </w:r>
          </w:p>
        </w:tc>
        <w:tc>
          <w:tcPr>
            <w:tcW w:w="1418" w:type="dxa"/>
          </w:tcPr>
          <w:p w14:paraId="70BBE2A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72F1F9CB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4808E37F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57BF55E1" w14:textId="77777777" w:rsidTr="0036299F">
        <w:tc>
          <w:tcPr>
            <w:tcW w:w="714" w:type="dxa"/>
          </w:tcPr>
          <w:p w14:paraId="2C8A82D2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58C98921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469EA4D5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4F266428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0EDD3823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32C9" w14:paraId="41E60EFF" w14:textId="77777777" w:rsidTr="0036299F">
        <w:tc>
          <w:tcPr>
            <w:tcW w:w="714" w:type="dxa"/>
          </w:tcPr>
          <w:p w14:paraId="624E774C" w14:textId="77777777" w:rsidR="006732C9" w:rsidRDefault="006732C9" w:rsidP="006732C9">
            <w:pPr>
              <w:pStyle w:val="ListParagraph"/>
              <w:numPr>
                <w:ilvl w:val="0"/>
                <w:numId w:val="22"/>
              </w:num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85" w:type="dxa"/>
          </w:tcPr>
          <w:p w14:paraId="77438149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hiasan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</w:p>
        </w:tc>
        <w:tc>
          <w:tcPr>
            <w:tcW w:w="1418" w:type="dxa"/>
          </w:tcPr>
          <w:p w14:paraId="73C3D630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AFCD544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9" w:type="dxa"/>
          </w:tcPr>
          <w:p w14:paraId="108E65DA" w14:textId="77777777" w:rsidR="006732C9" w:rsidRDefault="006732C9" w:rsidP="003629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1DA2C52" w14:textId="77777777" w:rsidR="006732C9" w:rsidRPr="00230CA4" w:rsidRDefault="006732C9" w:rsidP="006732C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9E31DE8" w14:textId="77777777" w:rsidR="006732C9" w:rsidRDefault="006732C9" w:rsidP="006732C9"/>
    <w:p w14:paraId="38FF1823" w14:textId="77777777" w:rsidR="006732C9" w:rsidRDefault="006732C9" w:rsidP="006732C9">
      <w:pPr>
        <w:jc w:val="both"/>
      </w:pPr>
    </w:p>
    <w:p w14:paraId="2D4DBBCD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Lampiran 2</w:t>
      </w:r>
    </w:p>
    <w:p w14:paraId="1A2A6D15" w14:textId="77777777" w:rsidR="006732C9" w:rsidRPr="00192B3B" w:rsidRDefault="006732C9" w:rsidP="006732C9">
      <w:pPr>
        <w:jc w:val="center"/>
        <w:rPr>
          <w:rFonts w:ascii="Arial" w:hAnsi="Arial" w:cs="Arial"/>
          <w:b/>
          <w:i/>
          <w:sz w:val="24"/>
          <w:szCs w:val="24"/>
        </w:rPr>
      </w:pPr>
      <w:r w:rsidRPr="00192B3B">
        <w:rPr>
          <w:rFonts w:ascii="Arial" w:hAnsi="Arial" w:cs="Arial"/>
          <w:b/>
          <w:i/>
          <w:sz w:val="24"/>
          <w:szCs w:val="24"/>
        </w:rPr>
        <w:t>Booklet</w:t>
      </w:r>
    </w:p>
    <w:p w14:paraId="68A78EA6" w14:textId="77777777" w:rsidR="006732C9" w:rsidRPr="002C6664" w:rsidRDefault="006732C9" w:rsidP="006732C9">
      <w:pPr>
        <w:pStyle w:val="NormalWeb"/>
      </w:pPr>
      <w:r>
        <w:rPr>
          <w:noProof/>
        </w:rPr>
        <w:drawing>
          <wp:inline distT="0" distB="0" distL="0" distR="0" wp14:anchorId="318B5C3B" wp14:editId="4A5E121C">
            <wp:extent cx="2291207" cy="3240000"/>
            <wp:effectExtent l="0" t="0" r="0" b="0"/>
            <wp:docPr id="14" name="Picture 14" descr="C:\Users\Asus\Downloads\WhatsApp Image 2025-06-24 at 18.29.4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ownloads\WhatsApp Image 2025-06-24 at 18.29.45.jpe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15E98B60" wp14:editId="3B949520">
            <wp:extent cx="2291207" cy="3240000"/>
            <wp:effectExtent l="0" t="0" r="0" b="0"/>
            <wp:docPr id="21" name="Picture 21" descr="C:\Users\Asus\Downloads\WhatsApp Image 2025-06-24 at 18.28.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sus\Downloads\WhatsApp Image 2025-06-24 at 18.28.11.jpe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187634" w14:textId="77777777" w:rsidR="006732C9" w:rsidRPr="00051BC5" w:rsidRDefault="006732C9" w:rsidP="006732C9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687BAB6A" w14:textId="77777777" w:rsidR="006732C9" w:rsidRPr="002C6664" w:rsidRDefault="006732C9" w:rsidP="006732C9">
      <w:pPr>
        <w:pStyle w:val="NormalWeb"/>
      </w:pPr>
      <w:r>
        <w:rPr>
          <w:noProof/>
        </w:rPr>
        <w:drawing>
          <wp:inline distT="0" distB="0" distL="0" distR="0" wp14:anchorId="4E29CFC1" wp14:editId="351404DE">
            <wp:extent cx="2291207" cy="3240000"/>
            <wp:effectExtent l="0" t="0" r="0" b="0"/>
            <wp:docPr id="38" name="Picture 38" descr="C:\Users\Asus\Downloads\WhatsApp Image 2025-06-24 at 18.27.5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sus\Downloads\WhatsApp Image 2025-06-24 at 18.27.59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5C0B85C0" wp14:editId="4116ED11">
            <wp:extent cx="2291207" cy="3240000"/>
            <wp:effectExtent l="0" t="0" r="0" b="0"/>
            <wp:docPr id="45" name="Picture 45" descr="C:\Users\Asus\Downloads\WhatsApp Image 2025-06-24 at 18.28.1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sus\Downloads\WhatsApp Image 2025-06-24 at 18.28.12.jpe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6BEB87" w14:textId="77777777" w:rsidR="006732C9" w:rsidRPr="002C6664" w:rsidRDefault="006732C9" w:rsidP="006732C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26379B12" w14:textId="77777777" w:rsidR="006732C9" w:rsidRPr="002C6664" w:rsidRDefault="006732C9" w:rsidP="006732C9">
      <w:pPr>
        <w:pStyle w:val="NormalWeb"/>
      </w:pPr>
      <w:r>
        <w:rPr>
          <w:rFonts w:ascii="Arial" w:hAnsi="Arial" w:cs="Arial"/>
          <w:b/>
        </w:rPr>
        <w:br w:type="column"/>
      </w:r>
      <w:r>
        <w:rPr>
          <w:noProof/>
        </w:rPr>
        <w:lastRenderedPageBreak/>
        <w:drawing>
          <wp:inline distT="0" distB="0" distL="0" distR="0" wp14:anchorId="2791889C" wp14:editId="15327D93">
            <wp:extent cx="2291207" cy="3240000"/>
            <wp:effectExtent l="0" t="0" r="0" b="0"/>
            <wp:docPr id="46" name="Picture 46" descr="C:\Users\Asus\Downloads\WhatsApp Image 2025-06-24 at 18.28.2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sus\Downloads\WhatsApp Image 2025-06-24 at 18.28.21.jpe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</w:rPr>
        <w:tab/>
      </w:r>
      <w:r>
        <w:rPr>
          <w:noProof/>
        </w:rPr>
        <w:drawing>
          <wp:inline distT="0" distB="0" distL="0" distR="0" wp14:anchorId="4D082D05" wp14:editId="4DB3F0A2">
            <wp:extent cx="2291207" cy="3240000"/>
            <wp:effectExtent l="0" t="0" r="0" b="0"/>
            <wp:docPr id="47" name="Picture 47" descr="C:\Users\Asus\Downloads\WhatsApp Image 2025-06-24 at 18.28.2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sus\Downloads\WhatsApp Image 2025-06-24 at 18.28.23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44D349" w14:textId="77777777" w:rsidR="006732C9" w:rsidRPr="002C6664" w:rsidRDefault="006732C9" w:rsidP="006732C9">
      <w:pPr>
        <w:pStyle w:val="NormalWeb"/>
      </w:pPr>
    </w:p>
    <w:p w14:paraId="716A77E0" w14:textId="77777777" w:rsidR="006732C9" w:rsidRPr="002C6664" w:rsidRDefault="006732C9" w:rsidP="006732C9">
      <w:pPr>
        <w:pStyle w:val="NormalWeb"/>
      </w:pPr>
      <w:r>
        <w:rPr>
          <w:noProof/>
        </w:rPr>
        <w:drawing>
          <wp:inline distT="0" distB="0" distL="0" distR="0" wp14:anchorId="0B234C33" wp14:editId="642EEFBB">
            <wp:extent cx="2291207" cy="3240000"/>
            <wp:effectExtent l="0" t="0" r="0" b="0"/>
            <wp:docPr id="48" name="Picture 48" descr="C:\Users\Asus\Downloads\WhatsApp Image 2025-06-24 at 18.28.2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sus\Downloads\WhatsApp Image 2025-06-24 at 18.28.29.jpe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77AFC367" wp14:editId="2CE84AE5">
            <wp:extent cx="2291207" cy="3240000"/>
            <wp:effectExtent l="0" t="0" r="0" b="0"/>
            <wp:docPr id="49" name="Picture 49" descr="C:\Users\Asus\Downloads\WhatsApp Image 2025-06-24 at 18.28.29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sus\Downloads\WhatsApp Image 2025-06-24 at 18.28.29(1).jpe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85BCD8" w14:textId="77777777" w:rsidR="006732C9" w:rsidRPr="002C6664" w:rsidRDefault="006732C9" w:rsidP="006732C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51AA76AC" w14:textId="77777777" w:rsidR="006732C9" w:rsidRPr="00634F66" w:rsidRDefault="006732C9" w:rsidP="006732C9">
      <w:pPr>
        <w:pStyle w:val="NormalWeb"/>
      </w:pPr>
      <w:r>
        <w:rPr>
          <w:rFonts w:ascii="Arial" w:hAnsi="Arial" w:cs="Arial"/>
          <w:b/>
        </w:rPr>
        <w:br w:type="column"/>
      </w:r>
      <w:r>
        <w:rPr>
          <w:noProof/>
        </w:rPr>
        <w:lastRenderedPageBreak/>
        <w:drawing>
          <wp:inline distT="0" distB="0" distL="0" distR="0" wp14:anchorId="668DEC0F" wp14:editId="6DA5F67B">
            <wp:extent cx="2291207" cy="3240000"/>
            <wp:effectExtent l="0" t="0" r="0" b="0"/>
            <wp:docPr id="50" name="Picture 50" descr="C:\Users\Asus\Downloads\WhatsApp Image 2025-06-24 at 18.28.23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sus\Downloads\WhatsApp Image 2025-06-24 at 18.28.23(1).jpe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</w:rPr>
        <w:tab/>
      </w:r>
      <w:r>
        <w:rPr>
          <w:noProof/>
        </w:rPr>
        <w:drawing>
          <wp:inline distT="0" distB="0" distL="0" distR="0" wp14:anchorId="12EDB044" wp14:editId="438FE39D">
            <wp:extent cx="2291207" cy="3240000"/>
            <wp:effectExtent l="0" t="0" r="0" b="0"/>
            <wp:docPr id="51" name="Picture 51" descr="C:\Users\Asus\Downloads\WhatsApp Image 2025-06-24 at 18.28.1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Asus\Downloads\WhatsApp Image 2025-06-24 at 18.28.19.jpe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773E9" w14:textId="77777777" w:rsidR="006732C9" w:rsidRPr="00634F66" w:rsidRDefault="006732C9" w:rsidP="006732C9">
      <w:pPr>
        <w:pStyle w:val="NormalWeb"/>
      </w:pPr>
    </w:p>
    <w:p w14:paraId="344679CD" w14:textId="77777777" w:rsidR="006732C9" w:rsidRPr="00634F66" w:rsidRDefault="006732C9" w:rsidP="006732C9">
      <w:pPr>
        <w:pStyle w:val="NormalWeb"/>
      </w:pPr>
      <w:r>
        <w:rPr>
          <w:noProof/>
        </w:rPr>
        <w:drawing>
          <wp:inline distT="0" distB="0" distL="0" distR="0" wp14:anchorId="021BDFBF" wp14:editId="02635079">
            <wp:extent cx="2291207" cy="3240000"/>
            <wp:effectExtent l="0" t="0" r="0" b="0"/>
            <wp:docPr id="52" name="Picture 52" descr="C:\Users\Asus\Downloads\WhatsApp Image 2025-06-24 at 18.28.0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Asus\Downloads\WhatsApp Image 2025-06-24 at 18.28.00.jpe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3712DA46" wp14:editId="694C6F43">
            <wp:extent cx="2291207" cy="3240000"/>
            <wp:effectExtent l="0" t="0" r="0" b="0"/>
            <wp:docPr id="53" name="Picture 53" descr="C:\Users\Asus\Downloads\WhatsApp Image 2025-06-24 at 18.28.2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sus\Downloads\WhatsApp Image 2025-06-24 at 18.28.24.jpe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BB843E" w14:textId="77777777" w:rsidR="006732C9" w:rsidRPr="00634F66" w:rsidRDefault="006732C9" w:rsidP="006732C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4ACCFF09" w14:textId="77777777" w:rsidR="006732C9" w:rsidRPr="00634F66" w:rsidRDefault="006732C9" w:rsidP="006732C9">
      <w:pPr>
        <w:pStyle w:val="NormalWeb"/>
      </w:pPr>
      <w:r>
        <w:rPr>
          <w:rFonts w:ascii="Arial" w:hAnsi="Arial" w:cs="Arial"/>
          <w:b/>
        </w:rPr>
        <w:br w:type="column"/>
      </w:r>
      <w:r>
        <w:rPr>
          <w:noProof/>
        </w:rPr>
        <w:lastRenderedPageBreak/>
        <w:drawing>
          <wp:inline distT="0" distB="0" distL="0" distR="0" wp14:anchorId="34554C9C" wp14:editId="4768CC65">
            <wp:extent cx="2291207" cy="3240000"/>
            <wp:effectExtent l="0" t="0" r="0" b="0"/>
            <wp:docPr id="54" name="Picture 54" descr="C:\Users\Asus\Downloads\WhatsApp Image 2025-06-24 at 18.28.1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Asus\Downloads\WhatsApp Image 2025-06-24 at 18.28.13.jpe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</w:rPr>
        <w:tab/>
      </w:r>
      <w:r>
        <w:rPr>
          <w:noProof/>
        </w:rPr>
        <w:drawing>
          <wp:inline distT="0" distB="0" distL="0" distR="0" wp14:anchorId="1A7622B9" wp14:editId="411ED97D">
            <wp:extent cx="2291207" cy="3240000"/>
            <wp:effectExtent l="0" t="0" r="0" b="0"/>
            <wp:docPr id="55" name="Picture 55" descr="C:\Users\Asus\Downloads\WhatsApp Image 2025-06-24 at 18.28.2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Asus\Downloads\WhatsApp Image 2025-06-24 at 18.28.22.jpe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60E52C" w14:textId="77777777" w:rsidR="006732C9" w:rsidRPr="00634F66" w:rsidRDefault="006732C9" w:rsidP="006732C9">
      <w:pPr>
        <w:pStyle w:val="NormalWeb"/>
      </w:pP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  <w:r>
        <w:rPr>
          <w:rFonts w:ascii="Arial" w:hAnsi="Arial" w:cs="Arial"/>
          <w:b/>
        </w:rPr>
        <w:tab/>
      </w:r>
    </w:p>
    <w:p w14:paraId="614487D9" w14:textId="77777777" w:rsidR="006732C9" w:rsidRPr="00634F66" w:rsidRDefault="006732C9" w:rsidP="006732C9">
      <w:pPr>
        <w:pStyle w:val="NormalWeb"/>
      </w:pPr>
      <w:r>
        <w:rPr>
          <w:noProof/>
        </w:rPr>
        <w:drawing>
          <wp:inline distT="0" distB="0" distL="0" distR="0" wp14:anchorId="578A78C9" wp14:editId="764891D4">
            <wp:extent cx="2291207" cy="3240000"/>
            <wp:effectExtent l="0" t="0" r="0" b="0"/>
            <wp:docPr id="56" name="Picture 56" descr="C:\Users\Asus\Downloads\WhatsApp Image 2025-06-24 at 18.28.19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Asus\Downloads\WhatsApp Image 2025-06-24 at 18.28.19(1).jpe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590F77E9" wp14:editId="41781643">
            <wp:extent cx="2291207" cy="3240000"/>
            <wp:effectExtent l="0" t="0" r="0" b="0"/>
            <wp:docPr id="57" name="Picture 57" descr="C:\Users\Asus\Downloads\WhatsApp Image 2025-06-24 at 18.27.5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Asus\Downloads\WhatsApp Image 2025-06-24 at 18.27.58.jpe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207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C78E2" w14:textId="77777777" w:rsidR="006732C9" w:rsidRPr="00634F66" w:rsidRDefault="006732C9" w:rsidP="006732C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685642E7" w14:textId="77777777" w:rsidR="006732C9" w:rsidRDefault="006732C9" w:rsidP="006732C9">
      <w:pPr>
        <w:spacing w:line="36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column"/>
      </w:r>
      <w:r>
        <w:rPr>
          <w:rFonts w:ascii="Arial" w:hAnsi="Arial" w:cs="Arial"/>
          <w:b/>
          <w:sz w:val="24"/>
          <w:szCs w:val="24"/>
        </w:rPr>
        <w:lastRenderedPageBreak/>
        <w:t>Lampiran 3</w:t>
      </w:r>
    </w:p>
    <w:p w14:paraId="505178BA" w14:textId="77777777" w:rsidR="006732C9" w:rsidRPr="00294A22" w:rsidRDefault="006732C9" w:rsidP="006732C9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rat </w:t>
      </w:r>
      <w:proofErr w:type="spellStart"/>
      <w:r>
        <w:rPr>
          <w:rFonts w:ascii="Arial" w:hAnsi="Arial" w:cs="Arial"/>
          <w:b/>
          <w:sz w:val="24"/>
          <w:szCs w:val="24"/>
        </w:rPr>
        <w:t>Permohon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FD757C">
        <w:rPr>
          <w:rFonts w:ascii="Arial" w:hAnsi="Arial" w:cs="Arial"/>
          <w:b/>
          <w:sz w:val="24"/>
          <w:szCs w:val="24"/>
        </w:rPr>
        <w:t>Izin</w:t>
      </w:r>
      <w:proofErr w:type="spellEnd"/>
      <w:r w:rsidRPr="00FD757C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FD757C">
        <w:rPr>
          <w:rFonts w:ascii="Arial" w:hAnsi="Arial" w:cs="Arial"/>
          <w:b/>
          <w:sz w:val="24"/>
          <w:szCs w:val="24"/>
        </w:rPr>
        <w:t>Pene</w:t>
      </w:r>
      <w:r>
        <w:rPr>
          <w:rFonts w:ascii="Arial" w:hAnsi="Arial" w:cs="Arial"/>
          <w:b/>
          <w:sz w:val="24"/>
          <w:szCs w:val="24"/>
        </w:rPr>
        <w:t>l</w:t>
      </w:r>
      <w:r w:rsidRPr="00FD757C">
        <w:rPr>
          <w:rFonts w:ascii="Arial" w:hAnsi="Arial" w:cs="Arial"/>
          <w:b/>
          <w:sz w:val="24"/>
          <w:szCs w:val="24"/>
        </w:rPr>
        <w:t>itian</w:t>
      </w:r>
      <w:proofErr w:type="spellEnd"/>
    </w:p>
    <w:p w14:paraId="6091451F" w14:textId="77777777" w:rsidR="006732C9" w:rsidRDefault="006732C9" w:rsidP="006732C9">
      <w:r>
        <w:rPr>
          <w:noProof/>
          <w:sz w:val="17"/>
          <w:lang w:eastAsia="en-ID"/>
        </w:rPr>
        <w:drawing>
          <wp:anchor distT="0" distB="0" distL="0" distR="0" simplePos="0" relativeHeight="251661312" behindDoc="0" locked="0" layoutInCell="1" allowOverlap="1" wp14:anchorId="36FAE268" wp14:editId="51CC6FFE">
            <wp:simplePos x="0" y="0"/>
            <wp:positionH relativeFrom="page">
              <wp:posOffset>1424305</wp:posOffset>
            </wp:positionH>
            <wp:positionV relativeFrom="page">
              <wp:posOffset>2312035</wp:posOffset>
            </wp:positionV>
            <wp:extent cx="5040000" cy="7200000"/>
            <wp:effectExtent l="0" t="0" r="8255" b="1270"/>
            <wp:wrapNone/>
            <wp:docPr id="15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0159007" w14:textId="77777777" w:rsidR="006732C9" w:rsidRPr="00192B3B" w:rsidRDefault="006732C9" w:rsidP="006732C9">
      <w:pPr>
        <w:rPr>
          <w:rFonts w:ascii="Arial" w:hAnsi="Arial" w:cs="Arial"/>
          <w:b/>
          <w:sz w:val="24"/>
          <w:szCs w:val="24"/>
        </w:rPr>
      </w:pPr>
      <w:r>
        <w:br w:type="column"/>
      </w:r>
      <w:r w:rsidRPr="00192B3B">
        <w:rPr>
          <w:rFonts w:ascii="Arial" w:hAnsi="Arial" w:cs="Arial"/>
          <w:b/>
          <w:sz w:val="24"/>
          <w:szCs w:val="24"/>
        </w:rPr>
        <w:lastRenderedPageBreak/>
        <w:t>Lampiran 4</w:t>
      </w:r>
    </w:p>
    <w:p w14:paraId="16432740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rat </w:t>
      </w:r>
      <w:proofErr w:type="spellStart"/>
      <w:r>
        <w:rPr>
          <w:rFonts w:ascii="Arial" w:hAnsi="Arial" w:cs="Arial"/>
          <w:b/>
          <w:sz w:val="24"/>
          <w:szCs w:val="24"/>
        </w:rPr>
        <w:t>Balas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Izi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Peneliti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Dari </w:t>
      </w:r>
      <w:proofErr w:type="spellStart"/>
      <w:r>
        <w:rPr>
          <w:rFonts w:ascii="Arial" w:hAnsi="Arial" w:cs="Arial"/>
          <w:b/>
          <w:sz w:val="24"/>
          <w:szCs w:val="24"/>
        </w:rPr>
        <w:t>Kelurah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Besar</w:t>
      </w:r>
    </w:p>
    <w:p w14:paraId="29457966" w14:textId="77777777" w:rsidR="006732C9" w:rsidRDefault="006732C9" w:rsidP="006732C9">
      <w:pPr>
        <w:rPr>
          <w:rFonts w:ascii="Arial" w:hAnsi="Arial" w:cs="Arial"/>
          <w:b/>
          <w:sz w:val="24"/>
          <w:szCs w:val="24"/>
        </w:rPr>
      </w:pPr>
      <w:r>
        <w:rPr>
          <w:noProof/>
          <w:sz w:val="20"/>
          <w:lang w:eastAsia="en-ID"/>
        </w:rPr>
        <w:drawing>
          <wp:inline distT="0" distB="0" distL="0" distR="0" wp14:anchorId="2AF156AA" wp14:editId="0796871C">
            <wp:extent cx="5040000" cy="7200000"/>
            <wp:effectExtent l="0" t="0" r="8255" b="1270"/>
            <wp:docPr id="19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column"/>
      </w:r>
      <w:r w:rsidRPr="001C6F4F">
        <w:rPr>
          <w:rFonts w:ascii="Arial" w:hAnsi="Arial" w:cs="Arial"/>
          <w:b/>
          <w:noProof/>
          <w:sz w:val="24"/>
          <w:szCs w:val="24"/>
          <w:lang w:eastAsia="en-ID"/>
        </w:rPr>
        <w:lastRenderedPageBreak/>
        <w:drawing>
          <wp:anchor distT="0" distB="0" distL="0" distR="0" simplePos="0" relativeHeight="251662336" behindDoc="0" locked="0" layoutInCell="1" allowOverlap="1" wp14:anchorId="34C9FE5C" wp14:editId="442FEA4F">
            <wp:simplePos x="0" y="0"/>
            <wp:positionH relativeFrom="page">
              <wp:posOffset>1452245</wp:posOffset>
            </wp:positionH>
            <wp:positionV relativeFrom="page">
              <wp:posOffset>1925320</wp:posOffset>
            </wp:positionV>
            <wp:extent cx="5040000" cy="7200000"/>
            <wp:effectExtent l="0" t="0" r="8255" b="1270"/>
            <wp:wrapNone/>
            <wp:docPr id="20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C6F4F">
        <w:rPr>
          <w:rFonts w:ascii="Arial" w:hAnsi="Arial" w:cs="Arial"/>
          <w:b/>
          <w:sz w:val="24"/>
          <w:szCs w:val="24"/>
        </w:rPr>
        <w:t xml:space="preserve">Surat </w:t>
      </w:r>
      <w:proofErr w:type="spellStart"/>
      <w:r w:rsidRPr="001C6F4F">
        <w:rPr>
          <w:rFonts w:ascii="Arial" w:hAnsi="Arial" w:cs="Arial"/>
          <w:b/>
          <w:sz w:val="24"/>
          <w:szCs w:val="24"/>
        </w:rPr>
        <w:t>Ba</w:t>
      </w:r>
      <w:r>
        <w:rPr>
          <w:rFonts w:ascii="Arial" w:hAnsi="Arial" w:cs="Arial"/>
          <w:b/>
          <w:sz w:val="24"/>
          <w:szCs w:val="24"/>
        </w:rPr>
        <w:t>l</w:t>
      </w:r>
      <w:r w:rsidRPr="001C6F4F">
        <w:rPr>
          <w:rFonts w:ascii="Arial" w:hAnsi="Arial" w:cs="Arial"/>
          <w:b/>
          <w:sz w:val="24"/>
          <w:szCs w:val="24"/>
        </w:rPr>
        <w:t>asan</w:t>
      </w:r>
      <w:proofErr w:type="spellEnd"/>
      <w:r w:rsidRPr="001C6F4F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1C6F4F">
        <w:rPr>
          <w:rFonts w:ascii="Arial" w:hAnsi="Arial" w:cs="Arial"/>
          <w:b/>
          <w:sz w:val="24"/>
          <w:szCs w:val="24"/>
        </w:rPr>
        <w:t>Izin</w:t>
      </w:r>
      <w:proofErr w:type="spellEnd"/>
      <w:r w:rsidRPr="001C6F4F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1C6F4F">
        <w:rPr>
          <w:rFonts w:ascii="Arial" w:hAnsi="Arial" w:cs="Arial"/>
          <w:b/>
          <w:sz w:val="24"/>
          <w:szCs w:val="24"/>
        </w:rPr>
        <w:t>Pene</w:t>
      </w:r>
      <w:r>
        <w:rPr>
          <w:rFonts w:ascii="Arial" w:hAnsi="Arial" w:cs="Arial"/>
          <w:b/>
          <w:sz w:val="24"/>
          <w:szCs w:val="24"/>
        </w:rPr>
        <w:t>liti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Dari</w:t>
      </w:r>
      <w:r w:rsidRPr="001C6F4F">
        <w:rPr>
          <w:rFonts w:ascii="Arial" w:hAnsi="Arial" w:cs="Arial"/>
          <w:b/>
          <w:sz w:val="24"/>
          <w:szCs w:val="24"/>
        </w:rPr>
        <w:t xml:space="preserve"> Badan Riset Dan </w:t>
      </w:r>
      <w:proofErr w:type="spellStart"/>
      <w:r w:rsidRPr="001C6F4F">
        <w:rPr>
          <w:rFonts w:ascii="Arial" w:hAnsi="Arial" w:cs="Arial"/>
          <w:b/>
          <w:sz w:val="24"/>
          <w:szCs w:val="24"/>
        </w:rPr>
        <w:t>Inovasi</w:t>
      </w:r>
      <w:proofErr w:type="spellEnd"/>
      <w:r w:rsidRPr="001C6F4F">
        <w:rPr>
          <w:rFonts w:ascii="Arial" w:hAnsi="Arial" w:cs="Arial"/>
          <w:b/>
          <w:sz w:val="24"/>
          <w:szCs w:val="24"/>
        </w:rPr>
        <w:t xml:space="preserve"> Daerah</w:t>
      </w:r>
      <w:r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br w:type="column"/>
      </w:r>
      <w:r>
        <w:rPr>
          <w:rFonts w:ascii="Arial" w:hAnsi="Arial" w:cs="Arial"/>
          <w:b/>
          <w:sz w:val="24"/>
          <w:szCs w:val="24"/>
        </w:rPr>
        <w:lastRenderedPageBreak/>
        <w:t>Lampiran 5</w:t>
      </w:r>
    </w:p>
    <w:p w14:paraId="694F0BE7" w14:textId="77777777" w:rsidR="006732C9" w:rsidRPr="00DA4BFF" w:rsidRDefault="006732C9" w:rsidP="006732C9">
      <w:pPr>
        <w:rPr>
          <w:rFonts w:ascii="Times New Roman" w:hAnsi="Times New Roman" w:cs="Times New Roman"/>
        </w:rPr>
      </w:pPr>
      <w:r>
        <w:rPr>
          <w:rFonts w:ascii="Times New Roman"/>
          <w:noProof/>
          <w:sz w:val="17"/>
          <w:lang w:eastAsia="en-ID"/>
        </w:rPr>
        <w:drawing>
          <wp:anchor distT="0" distB="0" distL="0" distR="0" simplePos="0" relativeHeight="251664384" behindDoc="0" locked="0" layoutInCell="1" allowOverlap="1" wp14:anchorId="7D3CBF33" wp14:editId="1E7FF3F3">
            <wp:simplePos x="0" y="0"/>
            <wp:positionH relativeFrom="page">
              <wp:posOffset>1431925</wp:posOffset>
            </wp:positionH>
            <wp:positionV relativeFrom="page">
              <wp:posOffset>1804670</wp:posOffset>
            </wp:positionV>
            <wp:extent cx="5040000" cy="7920000"/>
            <wp:effectExtent l="0" t="0" r="8255" b="5080"/>
            <wp:wrapNone/>
            <wp:docPr id="1456702137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92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888928F" w14:textId="77777777" w:rsidR="006732C9" w:rsidRPr="00DA3B24" w:rsidRDefault="006732C9" w:rsidP="006732C9">
      <w:pPr>
        <w:pStyle w:val="Default"/>
        <w:spacing w:line="276" w:lineRule="auto"/>
        <w:jc w:val="both"/>
        <w:rPr>
          <w:rFonts w:ascii="Times New Roman" w:hAnsi="Times New Roman" w:cs="Times New Roman"/>
          <w:lang w:val="en-US"/>
        </w:rPr>
        <w:sectPr w:rsidR="006732C9" w:rsidRPr="00DA3B24" w:rsidSect="006732C9"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  <w:r w:rsidRPr="00DA4BFF">
        <w:rPr>
          <w:rFonts w:ascii="Times New Roman" w:hAnsi="Times New Roman" w:cs="Times New Roman"/>
        </w:rPr>
        <w:t xml:space="preserve"> </w:t>
      </w:r>
    </w:p>
    <w:p w14:paraId="4A6B322B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Times New Roman"/>
          <w:noProof/>
          <w:sz w:val="17"/>
          <w:lang w:eastAsia="en-ID"/>
        </w:rPr>
        <w:lastRenderedPageBreak/>
        <w:drawing>
          <wp:anchor distT="0" distB="0" distL="0" distR="0" simplePos="0" relativeHeight="251665408" behindDoc="0" locked="0" layoutInCell="1" allowOverlap="1" wp14:anchorId="2DBE84D3" wp14:editId="00FA5A70">
            <wp:simplePos x="0" y="0"/>
            <wp:positionH relativeFrom="page">
              <wp:posOffset>1455105</wp:posOffset>
            </wp:positionH>
            <wp:positionV relativeFrom="page">
              <wp:posOffset>1368962</wp:posOffset>
            </wp:positionV>
            <wp:extent cx="5039995" cy="7919720"/>
            <wp:effectExtent l="0" t="0" r="8255" b="5080"/>
            <wp:wrapNone/>
            <wp:docPr id="2" name="Imag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 2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919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D707AA2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2F1D589E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3DD6EFB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30F754E6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B80BA7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347F63CB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6242B6E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04A2D5C9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75F023A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895DC19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482977BC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79E33A2A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D3B596B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08E2109A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63A3964C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15C9BDD9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7784F84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4336DDAB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2AE2C369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586F6843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44FFB95E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21771BA0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716B7FB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4410AC2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</w:p>
    <w:p w14:paraId="4EAA7332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Times New Roman"/>
          <w:noProof/>
          <w:sz w:val="17"/>
          <w:lang w:eastAsia="en-ID"/>
        </w:rPr>
        <w:lastRenderedPageBreak/>
        <w:drawing>
          <wp:anchor distT="0" distB="0" distL="0" distR="0" simplePos="0" relativeHeight="251666432" behindDoc="0" locked="0" layoutInCell="1" allowOverlap="1" wp14:anchorId="1F6C2E9D" wp14:editId="14451228">
            <wp:simplePos x="0" y="0"/>
            <wp:positionH relativeFrom="page">
              <wp:posOffset>1433830</wp:posOffset>
            </wp:positionH>
            <wp:positionV relativeFrom="page">
              <wp:posOffset>1405939</wp:posOffset>
            </wp:positionV>
            <wp:extent cx="5040000" cy="7920000"/>
            <wp:effectExtent l="0" t="0" r="8255" b="5080"/>
            <wp:wrapNone/>
            <wp:docPr id="1456702138" name="Imag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92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C12231F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  <w:sectPr w:rsidR="006732C9" w:rsidSect="006732C9"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14:paraId="5EDA53EC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Lampiran 6</w:t>
      </w:r>
    </w:p>
    <w:p w14:paraId="78D261B8" w14:textId="77777777" w:rsidR="006732C9" w:rsidRPr="00BA320A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BA320A">
        <w:rPr>
          <w:rFonts w:ascii="Arial" w:hAnsi="Arial" w:cs="Arial"/>
          <w:b/>
          <w:sz w:val="24"/>
          <w:szCs w:val="24"/>
        </w:rPr>
        <w:t>Master Tabe</w:t>
      </w:r>
      <w:r>
        <w:rPr>
          <w:rFonts w:ascii="Arial" w:hAnsi="Arial" w:cs="Arial"/>
          <w:b/>
          <w:sz w:val="24"/>
          <w:szCs w:val="24"/>
        </w:rPr>
        <w:t>l</w:t>
      </w:r>
    </w:p>
    <w:p w14:paraId="39FBB9A5" w14:textId="77777777" w:rsidR="006732C9" w:rsidRPr="00BA320A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BA320A">
        <w:rPr>
          <w:rFonts w:ascii="Arial" w:hAnsi="Arial" w:cs="Arial"/>
          <w:b/>
          <w:sz w:val="24"/>
          <w:szCs w:val="24"/>
        </w:rPr>
        <w:t>Daftar Ni</w:t>
      </w:r>
      <w:r>
        <w:rPr>
          <w:rFonts w:ascii="Arial" w:hAnsi="Arial" w:cs="Arial"/>
          <w:b/>
          <w:sz w:val="24"/>
          <w:szCs w:val="24"/>
        </w:rPr>
        <w:t>l</w:t>
      </w:r>
      <w:r w:rsidRPr="00BA320A">
        <w:rPr>
          <w:rFonts w:ascii="Arial" w:hAnsi="Arial" w:cs="Arial"/>
          <w:b/>
          <w:sz w:val="24"/>
          <w:szCs w:val="24"/>
        </w:rPr>
        <w:t xml:space="preserve">ai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Kuesioner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Pretest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BA320A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BA320A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Martubung</w:t>
      </w:r>
      <w:proofErr w:type="spellEnd"/>
    </w:p>
    <w:p w14:paraId="090DB4B4" w14:textId="77777777" w:rsidR="006732C9" w:rsidRDefault="006732C9" w:rsidP="006732C9">
      <w:pPr>
        <w:jc w:val="both"/>
      </w:pPr>
      <w:r w:rsidRPr="0007373F">
        <w:rPr>
          <w:noProof/>
          <w:lang w:eastAsia="en-ID"/>
        </w:rPr>
        <w:drawing>
          <wp:inline distT="0" distB="0" distL="0" distR="0" wp14:anchorId="38D654B2" wp14:editId="117C0FCA">
            <wp:extent cx="8130209" cy="4035287"/>
            <wp:effectExtent l="0" t="0" r="4445" b="381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8130209" cy="40352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DA14FC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Master Tabel</w:t>
      </w:r>
    </w:p>
    <w:p w14:paraId="6263FF35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Daftar Nilai </w:t>
      </w:r>
      <w:proofErr w:type="spellStart"/>
      <w:r>
        <w:rPr>
          <w:rFonts w:ascii="Arial" w:hAnsi="Arial" w:cs="Arial"/>
          <w:b/>
          <w:sz w:val="24"/>
          <w:szCs w:val="24"/>
        </w:rPr>
        <w:t>Kuesioner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Posttest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BA320A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BA320A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BA320A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BA320A">
        <w:rPr>
          <w:rFonts w:ascii="Arial" w:hAnsi="Arial" w:cs="Arial"/>
          <w:b/>
          <w:sz w:val="24"/>
          <w:szCs w:val="24"/>
        </w:rPr>
        <w:t>Martubung</w:t>
      </w:r>
      <w:proofErr w:type="spellEnd"/>
    </w:p>
    <w:p w14:paraId="3142713E" w14:textId="77777777" w:rsidR="006732C9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 w:rsidRPr="0007373F">
        <w:rPr>
          <w:noProof/>
          <w:lang w:eastAsia="en-ID"/>
        </w:rPr>
        <w:drawing>
          <wp:inline distT="0" distB="0" distL="0" distR="0" wp14:anchorId="5F766F61" wp14:editId="5D9BC284">
            <wp:extent cx="8175172" cy="4180114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8175172" cy="4180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F1AF5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Master Tabel</w:t>
      </w:r>
    </w:p>
    <w:p w14:paraId="41BA1520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1C59D9">
        <w:rPr>
          <w:rFonts w:ascii="Arial" w:hAnsi="Arial" w:cs="Arial"/>
          <w:b/>
          <w:sz w:val="24"/>
          <w:szCs w:val="24"/>
        </w:rPr>
        <w:t>Daftar Ni</w:t>
      </w:r>
      <w:r>
        <w:rPr>
          <w:rFonts w:ascii="Arial" w:hAnsi="Arial" w:cs="Arial"/>
          <w:b/>
          <w:sz w:val="24"/>
          <w:szCs w:val="24"/>
        </w:rPr>
        <w:t>l</w:t>
      </w:r>
      <w:r w:rsidRPr="001C59D9">
        <w:rPr>
          <w:rFonts w:ascii="Arial" w:hAnsi="Arial" w:cs="Arial"/>
          <w:b/>
          <w:sz w:val="24"/>
          <w:szCs w:val="24"/>
        </w:rPr>
        <w:t xml:space="preserve">ai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Kuesioner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Pretest Tindakan Penjamah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1C59D9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1C59D9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Martubung</w:t>
      </w:r>
      <w:proofErr w:type="spellEnd"/>
    </w:p>
    <w:p w14:paraId="1AC94A96" w14:textId="77777777" w:rsidR="006732C9" w:rsidRPr="00DA61D9" w:rsidRDefault="006732C9" w:rsidP="006732C9">
      <w:pPr>
        <w:rPr>
          <w:rFonts w:ascii="Arial" w:hAnsi="Arial" w:cs="Arial"/>
          <w:b/>
          <w:sz w:val="24"/>
          <w:szCs w:val="24"/>
        </w:rPr>
      </w:pPr>
      <w:r w:rsidRPr="00F8109C">
        <w:rPr>
          <w:noProof/>
          <w:lang w:eastAsia="en-ID"/>
        </w:rPr>
        <w:drawing>
          <wp:inline distT="0" distB="0" distL="0" distR="0" wp14:anchorId="3B821978" wp14:editId="0917F06E">
            <wp:extent cx="8175172" cy="4343400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8175172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F2DCA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Master Tabel</w:t>
      </w:r>
    </w:p>
    <w:p w14:paraId="0DCC7B4C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Daftar Nilai </w:t>
      </w:r>
      <w:proofErr w:type="spellStart"/>
      <w:r>
        <w:rPr>
          <w:rFonts w:ascii="Arial" w:hAnsi="Arial" w:cs="Arial"/>
          <w:b/>
          <w:sz w:val="24"/>
          <w:szCs w:val="24"/>
        </w:rPr>
        <w:t>Kuesioner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Post</w:t>
      </w:r>
      <w:r w:rsidRPr="001C59D9">
        <w:rPr>
          <w:rFonts w:ascii="Arial" w:hAnsi="Arial" w:cs="Arial"/>
          <w:b/>
          <w:sz w:val="24"/>
          <w:szCs w:val="24"/>
        </w:rPr>
        <w:t>test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Tindakan Penjamah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1C59D9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1C59D9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1C59D9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1C59D9">
        <w:rPr>
          <w:rFonts w:ascii="Arial" w:hAnsi="Arial" w:cs="Arial"/>
          <w:b/>
          <w:sz w:val="24"/>
          <w:szCs w:val="24"/>
        </w:rPr>
        <w:t>Martubung</w:t>
      </w:r>
      <w:proofErr w:type="spellEnd"/>
    </w:p>
    <w:p w14:paraId="78A2CF13" w14:textId="77777777" w:rsidR="006732C9" w:rsidRDefault="006732C9" w:rsidP="006732C9">
      <w:pPr>
        <w:rPr>
          <w:rFonts w:ascii="Arial" w:hAnsi="Arial" w:cs="Arial"/>
          <w:b/>
          <w:sz w:val="24"/>
          <w:szCs w:val="24"/>
        </w:rPr>
      </w:pPr>
      <w:r w:rsidRPr="0000518A">
        <w:rPr>
          <w:noProof/>
          <w:lang w:eastAsia="en-ID"/>
        </w:rPr>
        <w:drawing>
          <wp:inline distT="0" distB="0" distL="0" distR="0" wp14:anchorId="766F6BA6" wp14:editId="2B81A848">
            <wp:extent cx="8175172" cy="4354286"/>
            <wp:effectExtent l="0" t="0" r="0" b="8255"/>
            <wp:docPr id="1456702081" name="Picture 14567020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8175172" cy="4354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EEFC26" w14:textId="77777777" w:rsidR="006732C9" w:rsidRDefault="006732C9" w:rsidP="006732C9">
      <w:pPr>
        <w:rPr>
          <w:rFonts w:ascii="Arial" w:hAnsi="Arial" w:cs="Arial"/>
          <w:b/>
          <w:sz w:val="24"/>
          <w:szCs w:val="24"/>
        </w:rPr>
        <w:sectPr w:rsidR="006732C9" w:rsidSect="006732C9">
          <w:pgSz w:w="16838" w:h="11906" w:orient="landscape"/>
          <w:pgMar w:top="2268" w:right="1701" w:bottom="1701" w:left="2268" w:header="709" w:footer="709" w:gutter="0"/>
          <w:cols w:space="708"/>
          <w:docGrid w:linePitch="360"/>
        </w:sectPr>
      </w:pPr>
    </w:p>
    <w:p w14:paraId="234BF52E" w14:textId="77777777" w:rsidR="006732C9" w:rsidRPr="00EF542A" w:rsidRDefault="006732C9" w:rsidP="006732C9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Lampiran 7</w:t>
      </w:r>
    </w:p>
    <w:p w14:paraId="3409A21B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 xml:space="preserve">Output SPSS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Distribusi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Frekuensi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Jenis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Ke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amin</w:t>
      </w:r>
      <w:proofErr w:type="spellEnd"/>
    </w:p>
    <w:tbl>
      <w:tblPr>
        <w:tblW w:w="710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169"/>
        <w:gridCol w:w="1030"/>
        <w:gridCol w:w="1399"/>
        <w:gridCol w:w="1476"/>
      </w:tblGrid>
      <w:tr w:rsidR="006732C9" w:rsidRPr="00422FD6" w14:paraId="45017C8D" w14:textId="77777777" w:rsidTr="0036299F">
        <w:trPr>
          <w:cantSplit/>
          <w:jc w:val="center"/>
        </w:trPr>
        <w:tc>
          <w:tcPr>
            <w:tcW w:w="709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9CA8B8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 JENIS KE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422FD6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MIN</w:t>
            </w:r>
          </w:p>
        </w:tc>
      </w:tr>
      <w:tr w:rsidR="006732C9" w:rsidRPr="00422FD6" w14:paraId="26336D8E" w14:textId="77777777" w:rsidTr="0036299F">
        <w:trPr>
          <w:cantSplit/>
          <w:jc w:val="center"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51401AA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B90CBCC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CE72050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9CF5051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148F031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422FD6" w14:paraId="689211F3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DFEADB1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12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E5A0F41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aki-aki</w:t>
            </w:r>
            <w:proofErr w:type="spellEnd"/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008140A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0F5C543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F9D581B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49E991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7.5</w:t>
            </w:r>
          </w:p>
        </w:tc>
      </w:tr>
      <w:tr w:rsidR="006732C9" w:rsidRPr="00422FD6" w14:paraId="678EF034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6C792E9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15BDA3F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Perempuan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D0886A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0E2925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82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4D33CD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82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8C924A0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422FD6" w14:paraId="4767E2C8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1A1F22C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6CD488C7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09031CE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6D37AE3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A1E2225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22FD6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110AA74" w14:textId="77777777" w:rsidR="006732C9" w:rsidRPr="00422FD6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773E6CC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</w:p>
    <w:p w14:paraId="346A1FA3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 xml:space="preserve">Output SPSS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Distribusi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Frekuensi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Umur</w:t>
      </w:r>
      <w:proofErr w:type="spellEnd"/>
    </w:p>
    <w:tbl>
      <w:tblPr>
        <w:tblW w:w="717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368"/>
        <w:gridCol w:w="1169"/>
        <w:gridCol w:w="1030"/>
        <w:gridCol w:w="1399"/>
        <w:gridCol w:w="1476"/>
      </w:tblGrid>
      <w:tr w:rsidR="006732C9" w:rsidRPr="00CC45A2" w14:paraId="223F026A" w14:textId="77777777" w:rsidTr="0036299F">
        <w:trPr>
          <w:cantSplit/>
          <w:jc w:val="center"/>
        </w:trPr>
        <w:tc>
          <w:tcPr>
            <w:tcW w:w="717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4C900C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UMUR</w:t>
            </w:r>
          </w:p>
        </w:tc>
      </w:tr>
      <w:tr w:rsidR="006732C9" w:rsidRPr="00CC45A2" w14:paraId="16B7DC68" w14:textId="77777777" w:rsidTr="0036299F">
        <w:trPr>
          <w:cantSplit/>
          <w:jc w:val="center"/>
        </w:trPr>
        <w:tc>
          <w:tcPr>
            <w:tcW w:w="2104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64C5F1E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E9EE19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B5FF3A6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B12F47B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139EFF8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CC45A2" w14:paraId="1850DF67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68F370F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136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F3FF38B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 xml:space="preserve">20-24 </w:t>
            </w:r>
            <w:proofErr w:type="spellStart"/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Tahun</w:t>
            </w:r>
            <w:proofErr w:type="spellEnd"/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36F0512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5225AC1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2008870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7F00DC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7.5</w:t>
            </w:r>
          </w:p>
        </w:tc>
      </w:tr>
      <w:tr w:rsidR="006732C9" w:rsidRPr="00CC45A2" w14:paraId="3E063F90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197200C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B55DF3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 xml:space="preserve">25-34 </w:t>
            </w:r>
            <w:proofErr w:type="spellStart"/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Tahun</w:t>
            </w:r>
            <w:proofErr w:type="spellEnd"/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1E21B34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3A7142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42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17C2DF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42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D9BD34E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50.0</w:t>
            </w:r>
          </w:p>
        </w:tc>
      </w:tr>
      <w:tr w:rsidR="006732C9" w:rsidRPr="00CC45A2" w14:paraId="72EBF2DE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C14431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61CD36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 xml:space="preserve">35-44 </w:t>
            </w:r>
            <w:proofErr w:type="spellStart"/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Tahun</w:t>
            </w:r>
            <w:proofErr w:type="spellEnd"/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00A806A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ED1649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7CB5B3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5390EE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75.0</w:t>
            </w:r>
          </w:p>
        </w:tc>
      </w:tr>
      <w:tr w:rsidR="006732C9" w:rsidRPr="00CC45A2" w14:paraId="6DC2F668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0D12AF4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369B9AB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 xml:space="preserve">45-55 </w:t>
            </w:r>
            <w:proofErr w:type="spellStart"/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Tahun</w:t>
            </w:r>
            <w:proofErr w:type="spellEnd"/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A04A599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519535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D5D5B1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173AD10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CC45A2" w14:paraId="72182485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B73EB70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6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91C2B09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8ABE225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50F722B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C9BB576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C45A2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C8D418B" w14:textId="77777777" w:rsidR="006732C9" w:rsidRPr="00CC45A2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33DF6E8" w14:textId="77777777" w:rsidR="006732C9" w:rsidRPr="00CC45A2" w:rsidRDefault="006732C9" w:rsidP="006732C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B35EE09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 xml:space="preserve">Output SPSS Pretest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677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969"/>
        <w:gridCol w:w="1169"/>
        <w:gridCol w:w="1030"/>
        <w:gridCol w:w="1399"/>
        <w:gridCol w:w="1476"/>
      </w:tblGrid>
      <w:tr w:rsidR="006732C9" w:rsidRPr="00A52B1C" w14:paraId="48C5A0C5" w14:textId="77777777" w:rsidTr="0036299F">
        <w:trPr>
          <w:cantSplit/>
          <w:jc w:val="center"/>
        </w:trPr>
        <w:tc>
          <w:tcPr>
            <w:tcW w:w="677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EF99B3E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ETEST PENGETAHUAN</w:t>
            </w:r>
          </w:p>
        </w:tc>
      </w:tr>
      <w:tr w:rsidR="006732C9" w:rsidRPr="00A52B1C" w14:paraId="63ACFCD6" w14:textId="77777777" w:rsidTr="0036299F">
        <w:trPr>
          <w:cantSplit/>
          <w:jc w:val="center"/>
        </w:trPr>
        <w:tc>
          <w:tcPr>
            <w:tcW w:w="170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0B57A29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D1C5382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2BC692F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11C0A71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BC946C7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A52B1C" w14:paraId="4EAB9B08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E6C7A16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96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294AC82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Rendah</w:t>
            </w:r>
            <w:proofErr w:type="spellEnd"/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CAABD49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D2C6CFC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C5E0D17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28E37A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</w:tr>
      <w:tr w:rsidR="006732C9" w:rsidRPr="00A52B1C" w14:paraId="3C4F47D9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8676856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21A6A55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Sedang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A6E1678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60E066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60.0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8D649F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60.0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A5A111D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82.5</w:t>
            </w:r>
          </w:p>
        </w:tc>
      </w:tr>
      <w:tr w:rsidR="006732C9" w:rsidRPr="00A52B1C" w14:paraId="49A7866D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8842028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FD26D95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Tinggi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6C2B8CF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38A235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B3B041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7DA820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A52B1C" w14:paraId="2AD2343B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ADCE348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7081946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CBE5D49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E0D7E9A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6BEC5EA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52B1C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FBB9866" w14:textId="77777777" w:rsidR="006732C9" w:rsidRPr="00A52B1C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D2A9798" w14:textId="77777777" w:rsidR="006732C9" w:rsidRDefault="006732C9" w:rsidP="006732C9">
      <w:pPr>
        <w:spacing w:line="360" w:lineRule="auto"/>
      </w:pPr>
    </w:p>
    <w:p w14:paraId="46068C18" w14:textId="77777777" w:rsidR="006732C9" w:rsidRDefault="006732C9" w:rsidP="006732C9">
      <w:pPr>
        <w:spacing w:line="360" w:lineRule="auto"/>
      </w:pPr>
    </w:p>
    <w:p w14:paraId="04394173" w14:textId="77777777" w:rsidR="006732C9" w:rsidRDefault="006732C9" w:rsidP="006732C9">
      <w:pPr>
        <w:spacing w:line="360" w:lineRule="auto"/>
      </w:pPr>
    </w:p>
    <w:p w14:paraId="23908C41" w14:textId="77777777" w:rsidR="006732C9" w:rsidRDefault="006732C9" w:rsidP="006732C9">
      <w:pPr>
        <w:spacing w:line="360" w:lineRule="auto"/>
      </w:pPr>
    </w:p>
    <w:p w14:paraId="7B616B48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lastRenderedPageBreak/>
        <w:t xml:space="preserve">Output SPSS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osttest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676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953"/>
        <w:gridCol w:w="1169"/>
        <w:gridCol w:w="1030"/>
        <w:gridCol w:w="1399"/>
        <w:gridCol w:w="1476"/>
      </w:tblGrid>
      <w:tr w:rsidR="006732C9" w:rsidRPr="00E037EB" w14:paraId="1B25C0F2" w14:textId="77777777" w:rsidTr="0036299F">
        <w:trPr>
          <w:cantSplit/>
          <w:jc w:val="center"/>
        </w:trPr>
        <w:tc>
          <w:tcPr>
            <w:tcW w:w="675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5DA8E8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OSTTEST PENGETAHUAN</w:t>
            </w:r>
          </w:p>
        </w:tc>
      </w:tr>
      <w:tr w:rsidR="006732C9" w:rsidRPr="00E037EB" w14:paraId="0A992892" w14:textId="77777777" w:rsidTr="0036299F">
        <w:trPr>
          <w:cantSplit/>
          <w:jc w:val="center"/>
        </w:trPr>
        <w:tc>
          <w:tcPr>
            <w:tcW w:w="168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267D6A3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4A1F312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3F6DACC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034951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C491436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E037EB" w14:paraId="08F87C3C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0B6316C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95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92C18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Sedang</w:t>
            </w: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117CC03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8FA52C0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6456A6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010361C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22.5</w:t>
            </w:r>
          </w:p>
        </w:tc>
      </w:tr>
      <w:tr w:rsidR="006732C9" w:rsidRPr="00E037EB" w14:paraId="3208407E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FC2B5C8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BC492B1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Tinggi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3C5A2E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5C744C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77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E65C6E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77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274B31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E037EB" w14:paraId="61BE9D12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19EFD44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B66C4D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09B1DB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9D0BD98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8063334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0E73A91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89CB7EB" w14:textId="77777777" w:rsidR="006732C9" w:rsidRDefault="006732C9" w:rsidP="006732C9"/>
    <w:p w14:paraId="5F48A04A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 xml:space="preserve">Output SPSS Pretest Tindakan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</w:t>
      </w:r>
      <w:r>
        <w:rPr>
          <w:rFonts w:ascii="Arial" w:hAnsi="Arial" w:cs="Arial"/>
          <w:b/>
          <w:sz w:val="24"/>
          <w:szCs w:val="24"/>
        </w:rPr>
        <w:t xml:space="preserve">      </w:t>
      </w:r>
      <w:r w:rsidRPr="007A1683">
        <w:rPr>
          <w:rFonts w:ascii="Arial" w:hAnsi="Arial" w:cs="Arial"/>
          <w:b/>
          <w:sz w:val="24"/>
          <w:szCs w:val="24"/>
        </w:rPr>
        <w:t>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671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907"/>
        <w:gridCol w:w="1169"/>
        <w:gridCol w:w="1030"/>
        <w:gridCol w:w="1399"/>
        <w:gridCol w:w="1476"/>
      </w:tblGrid>
      <w:tr w:rsidR="006732C9" w:rsidRPr="00E037EB" w14:paraId="514F5BF8" w14:textId="77777777" w:rsidTr="0036299F">
        <w:trPr>
          <w:cantSplit/>
          <w:jc w:val="center"/>
        </w:trPr>
        <w:tc>
          <w:tcPr>
            <w:tcW w:w="671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03A22A2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RETEST TINDAKAN</w:t>
            </w:r>
          </w:p>
        </w:tc>
      </w:tr>
      <w:tr w:rsidR="006732C9" w:rsidRPr="00E037EB" w14:paraId="56ECEB41" w14:textId="77777777" w:rsidTr="0036299F">
        <w:trPr>
          <w:cantSplit/>
          <w:jc w:val="center"/>
        </w:trPr>
        <w:tc>
          <w:tcPr>
            <w:tcW w:w="164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C881EFF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D1A0610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A675D2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A6E0DCA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B13F00C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E037EB" w14:paraId="3A2C4BFB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A09EFD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90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A439D31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Kurang</w:t>
            </w: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F24B93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04A1A06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57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5D526EE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57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D434EA2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57.5</w:t>
            </w:r>
          </w:p>
        </w:tc>
      </w:tr>
      <w:tr w:rsidR="006732C9" w:rsidRPr="00E037EB" w14:paraId="5715ECA5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06BBFB0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0A5A52B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Cukup</w:t>
            </w:r>
            <w:proofErr w:type="spellEnd"/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DBE417A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E2E3E1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42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4CDA45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42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45E775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E037EB" w14:paraId="6D349E81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F24692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2E3F17D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DB411EA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0201F1E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B5684F5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037EB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1379AA6" w14:textId="77777777" w:rsidR="006732C9" w:rsidRPr="00E037E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6B1B0A7" w14:textId="77777777" w:rsidR="006732C9" w:rsidRPr="00E037EB" w:rsidRDefault="006732C9" w:rsidP="006732C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9D2BED3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 xml:space="preserve">Output SPSS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osttest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Tindakan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</w:t>
      </w:r>
      <w:r>
        <w:rPr>
          <w:rFonts w:ascii="Arial" w:hAnsi="Arial" w:cs="Arial"/>
          <w:b/>
          <w:sz w:val="24"/>
          <w:szCs w:val="24"/>
        </w:rPr>
        <w:t xml:space="preserve">    </w:t>
      </w:r>
      <w:r w:rsidRPr="007A1683">
        <w:rPr>
          <w:rFonts w:ascii="Arial" w:hAnsi="Arial" w:cs="Arial"/>
          <w:b/>
          <w:sz w:val="24"/>
          <w:szCs w:val="24"/>
        </w:rPr>
        <w:t>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665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846"/>
        <w:gridCol w:w="1169"/>
        <w:gridCol w:w="1030"/>
        <w:gridCol w:w="1399"/>
        <w:gridCol w:w="1476"/>
      </w:tblGrid>
      <w:tr w:rsidR="006732C9" w:rsidRPr="00024884" w14:paraId="525E9EBF" w14:textId="77777777" w:rsidTr="0036299F">
        <w:trPr>
          <w:cantSplit/>
          <w:jc w:val="center"/>
        </w:trPr>
        <w:tc>
          <w:tcPr>
            <w:tcW w:w="665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4EF7B6B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OSTTEST TINDAKAN</w:t>
            </w:r>
          </w:p>
        </w:tc>
      </w:tr>
      <w:tr w:rsidR="006732C9" w:rsidRPr="00024884" w14:paraId="711BBDE4" w14:textId="77777777" w:rsidTr="0036299F">
        <w:trPr>
          <w:cantSplit/>
          <w:jc w:val="center"/>
        </w:trPr>
        <w:tc>
          <w:tcPr>
            <w:tcW w:w="158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2FCEE4A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C4E4BC0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2BCC770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F3BE07E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id Percent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71FFC39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Cumu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ative Percent</w:t>
            </w:r>
          </w:p>
        </w:tc>
      </w:tr>
      <w:tr w:rsidR="006732C9" w:rsidRPr="00024884" w14:paraId="3C246C94" w14:textId="77777777" w:rsidTr="0036299F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050D3F4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Vaid</w:t>
            </w:r>
          </w:p>
        </w:tc>
        <w:tc>
          <w:tcPr>
            <w:tcW w:w="84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7E028DB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Cukup</w:t>
            </w:r>
            <w:proofErr w:type="spellEnd"/>
          </w:p>
        </w:tc>
        <w:tc>
          <w:tcPr>
            <w:tcW w:w="11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D8C4501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9402357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37.5</w:t>
            </w:r>
          </w:p>
        </w:tc>
        <w:tc>
          <w:tcPr>
            <w:tcW w:w="13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C986A56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37.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346C1C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37.5</w:t>
            </w:r>
          </w:p>
        </w:tc>
      </w:tr>
      <w:tr w:rsidR="006732C9" w:rsidRPr="00024884" w14:paraId="0899656F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C662DB9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F508BE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Baik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15D4881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B32A6B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62.5</w:t>
            </w:r>
          </w:p>
        </w:tc>
        <w:tc>
          <w:tcPr>
            <w:tcW w:w="13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6F357E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62.5</w:t>
            </w:r>
          </w:p>
        </w:tc>
        <w:tc>
          <w:tcPr>
            <w:tcW w:w="14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B640ED2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6732C9" w:rsidRPr="00024884" w14:paraId="37946D40" w14:textId="77777777" w:rsidTr="0036299F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FD51050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BDFC7B9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Tota</w:t>
            </w:r>
          </w:p>
        </w:tc>
        <w:tc>
          <w:tcPr>
            <w:tcW w:w="11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2FDC505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C7C2F3B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3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32C98D0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24884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0EF4E1C" w14:textId="77777777" w:rsidR="006732C9" w:rsidRPr="00024884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4300B5D" w14:textId="77777777" w:rsidR="006732C9" w:rsidRDefault="006732C9" w:rsidP="006732C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230C3D4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>Output Hasi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 Uji </w:t>
      </w:r>
      <w:r w:rsidRPr="007A1683">
        <w:rPr>
          <w:rFonts w:ascii="Arial" w:hAnsi="Arial" w:cs="Arial"/>
          <w:b/>
          <w:i/>
          <w:sz w:val="24"/>
          <w:szCs w:val="24"/>
        </w:rPr>
        <w:t>Paired Samp</w:t>
      </w:r>
      <w:r>
        <w:rPr>
          <w:rFonts w:ascii="Arial" w:hAnsi="Arial" w:cs="Arial"/>
          <w:b/>
          <w:i/>
          <w:sz w:val="24"/>
          <w:szCs w:val="24"/>
        </w:rPr>
        <w:t>l</w:t>
      </w:r>
      <w:r w:rsidRPr="007A1683">
        <w:rPr>
          <w:rFonts w:ascii="Arial" w:hAnsi="Arial" w:cs="Arial"/>
          <w:b/>
          <w:i/>
          <w:sz w:val="24"/>
          <w:szCs w:val="24"/>
        </w:rPr>
        <w:t xml:space="preserve">e T-test </w:t>
      </w:r>
      <w:r w:rsidRPr="007A1683">
        <w:rPr>
          <w:rFonts w:ascii="Arial" w:hAnsi="Arial" w:cs="Arial"/>
          <w:b/>
          <w:sz w:val="24"/>
          <w:szCs w:val="24"/>
        </w:rPr>
        <w:t xml:space="preserve">Pretest D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osttest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engetahu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700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2"/>
        <w:gridCol w:w="1246"/>
        <w:gridCol w:w="1030"/>
        <w:gridCol w:w="1030"/>
        <w:gridCol w:w="1445"/>
        <w:gridCol w:w="1476"/>
      </w:tblGrid>
      <w:tr w:rsidR="006732C9" w:rsidRPr="00A940B7" w14:paraId="2005B980" w14:textId="77777777" w:rsidTr="0036299F">
        <w:trPr>
          <w:cantSplit/>
          <w:jc w:val="center"/>
        </w:trPr>
        <w:tc>
          <w:tcPr>
            <w:tcW w:w="700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3D57C13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A940B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Statistics</w:t>
            </w:r>
          </w:p>
        </w:tc>
      </w:tr>
      <w:tr w:rsidR="006732C9" w:rsidRPr="00A940B7" w14:paraId="50667DFD" w14:textId="77777777" w:rsidTr="0036299F">
        <w:trPr>
          <w:cantSplit/>
          <w:jc w:val="center"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6AA19C0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6AAA1B6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B0A771E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4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B8895FC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1EEC774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</w:tr>
      <w:tr w:rsidR="006732C9" w:rsidRPr="00A940B7" w14:paraId="056E101E" w14:textId="77777777" w:rsidTr="0036299F">
        <w:trPr>
          <w:cantSplit/>
          <w:jc w:val="center"/>
        </w:trPr>
        <w:tc>
          <w:tcPr>
            <w:tcW w:w="78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6FC2C61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124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33F3412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PRETEST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ABD5E2B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5.7500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DD28A56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44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111E2AE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1.99679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31F418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.31572</w:t>
            </w:r>
          </w:p>
        </w:tc>
      </w:tr>
      <w:tr w:rsidR="006732C9" w:rsidRPr="00A940B7" w14:paraId="42C2B128" w14:textId="77777777" w:rsidTr="0036299F">
        <w:trPr>
          <w:cantSplit/>
          <w:jc w:val="center"/>
        </w:trPr>
        <w:tc>
          <w:tcPr>
            <w:tcW w:w="78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A6D08BE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4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3F5438D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POSTTEST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32D72F5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7.900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19FE8DD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44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EB5212F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.63246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5C6B2B5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.10000</w:t>
            </w:r>
          </w:p>
        </w:tc>
      </w:tr>
    </w:tbl>
    <w:p w14:paraId="4213187C" w14:textId="77777777" w:rsidR="006732C9" w:rsidRPr="00A940B7" w:rsidRDefault="006732C9" w:rsidP="006732C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642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3"/>
        <w:gridCol w:w="2352"/>
        <w:gridCol w:w="1030"/>
        <w:gridCol w:w="1230"/>
        <w:gridCol w:w="1030"/>
      </w:tblGrid>
      <w:tr w:rsidR="006732C9" w:rsidRPr="00A940B7" w14:paraId="7F05E244" w14:textId="77777777" w:rsidTr="0036299F">
        <w:trPr>
          <w:cantSplit/>
          <w:jc w:val="center"/>
        </w:trPr>
        <w:tc>
          <w:tcPr>
            <w:tcW w:w="642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9F156D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A940B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Corre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A940B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tions</w:t>
            </w:r>
          </w:p>
        </w:tc>
      </w:tr>
      <w:tr w:rsidR="006732C9" w:rsidRPr="00A940B7" w14:paraId="2FEF8800" w14:textId="77777777" w:rsidTr="0036299F">
        <w:trPr>
          <w:cantSplit/>
          <w:jc w:val="center"/>
        </w:trPr>
        <w:tc>
          <w:tcPr>
            <w:tcW w:w="313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FC64BA8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55136BD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2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7ADA7CE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Cor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ation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C0B7E0E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6732C9" w:rsidRPr="00A940B7" w14:paraId="1BAF8288" w14:textId="77777777" w:rsidTr="0036299F">
        <w:trPr>
          <w:cantSplit/>
          <w:jc w:val="center"/>
        </w:trPr>
        <w:tc>
          <w:tcPr>
            <w:tcW w:w="7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3412239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2352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4CA9D5A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PRETEST  &amp;</w:t>
            </w:r>
            <w:proofErr w:type="gramEnd"/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 xml:space="preserve"> POSTTEST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C036BD3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2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A4C473C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.792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B558A81" w14:textId="77777777" w:rsidR="006732C9" w:rsidRPr="00A940B7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40B7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</w:tbl>
    <w:p w14:paraId="372F6510" w14:textId="77777777" w:rsidR="006732C9" w:rsidRPr="00B469DB" w:rsidRDefault="006732C9" w:rsidP="006732C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69"/>
        <w:gridCol w:w="1091"/>
        <w:gridCol w:w="869"/>
        <w:gridCol w:w="849"/>
        <w:gridCol w:w="867"/>
        <w:gridCol w:w="867"/>
        <w:gridCol w:w="867"/>
        <w:gridCol w:w="611"/>
        <w:gridCol w:w="611"/>
        <w:gridCol w:w="836"/>
      </w:tblGrid>
      <w:tr w:rsidR="006732C9" w:rsidRPr="00B469DB" w14:paraId="5D3EC5F4" w14:textId="77777777" w:rsidTr="0036299F">
        <w:trPr>
          <w:cantSplit/>
          <w:jc w:val="center"/>
        </w:trPr>
        <w:tc>
          <w:tcPr>
            <w:tcW w:w="7937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044DF7F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Test</w:t>
            </w:r>
          </w:p>
        </w:tc>
      </w:tr>
      <w:tr w:rsidR="006732C9" w:rsidRPr="00B469DB" w14:paraId="0355C4B8" w14:textId="77777777" w:rsidTr="0036299F">
        <w:trPr>
          <w:cantSplit/>
          <w:jc w:val="center"/>
        </w:trPr>
        <w:tc>
          <w:tcPr>
            <w:tcW w:w="156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4C3D120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19" w:type="dxa"/>
            <w:gridSpan w:val="5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5DE9A86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aired Differences</w:t>
            </w:r>
          </w:p>
        </w:tc>
        <w:tc>
          <w:tcPr>
            <w:tcW w:w="61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7EF5089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61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2F18A09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836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749552E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ig. (2-tai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ed)</w:t>
            </w:r>
          </w:p>
        </w:tc>
      </w:tr>
      <w:tr w:rsidR="006732C9" w:rsidRPr="00B469DB" w14:paraId="09542055" w14:textId="77777777" w:rsidTr="0036299F">
        <w:trPr>
          <w:cantSplit/>
          <w:jc w:val="center"/>
        </w:trPr>
        <w:tc>
          <w:tcPr>
            <w:tcW w:w="156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C6875C1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9" w:type="dxa"/>
            <w:vMerge w:val="restart"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1E7A155A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849" w:type="dxa"/>
            <w:vMerge w:val="restart"/>
            <w:shd w:val="clear" w:color="auto" w:fill="FFFFFF"/>
            <w:vAlign w:val="bottom"/>
          </w:tcPr>
          <w:p w14:paraId="4C91E5E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867" w:type="dxa"/>
            <w:vMerge w:val="restart"/>
            <w:shd w:val="clear" w:color="auto" w:fill="FFFFFF"/>
            <w:vAlign w:val="bottom"/>
          </w:tcPr>
          <w:p w14:paraId="142E92D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  <w:tc>
          <w:tcPr>
            <w:tcW w:w="1734" w:type="dxa"/>
            <w:gridSpan w:val="2"/>
            <w:shd w:val="clear" w:color="auto" w:fill="FFFFFF"/>
            <w:vAlign w:val="bottom"/>
          </w:tcPr>
          <w:p w14:paraId="59C3D82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95% Confidence Inter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 xml:space="preserve"> of the Difference</w:t>
            </w:r>
          </w:p>
        </w:tc>
        <w:tc>
          <w:tcPr>
            <w:tcW w:w="61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94779A0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611D0D5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36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4854FD4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732C9" w:rsidRPr="00B469DB" w14:paraId="295EED9A" w14:textId="77777777" w:rsidTr="0036299F">
        <w:trPr>
          <w:cantSplit/>
          <w:jc w:val="center"/>
        </w:trPr>
        <w:tc>
          <w:tcPr>
            <w:tcW w:w="156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B6905B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9" w:type="dxa"/>
            <w:vMerge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070D1719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Merge/>
            <w:shd w:val="clear" w:color="auto" w:fill="FFFFFF"/>
            <w:vAlign w:val="bottom"/>
          </w:tcPr>
          <w:p w14:paraId="1C3BD6DA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7" w:type="dxa"/>
            <w:vMerge/>
            <w:shd w:val="clear" w:color="auto" w:fill="FFFFFF"/>
            <w:vAlign w:val="bottom"/>
          </w:tcPr>
          <w:p w14:paraId="3EAE289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A57CF9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ower</w:t>
            </w:r>
            <w:proofErr w:type="spellEnd"/>
          </w:p>
        </w:tc>
        <w:tc>
          <w:tcPr>
            <w:tcW w:w="8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5C3D089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Upper</w:t>
            </w:r>
          </w:p>
        </w:tc>
        <w:tc>
          <w:tcPr>
            <w:tcW w:w="61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423FB3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368AECB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36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2065E5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732C9" w:rsidRPr="00B469DB" w14:paraId="28E401E9" w14:textId="77777777" w:rsidTr="0036299F">
        <w:trPr>
          <w:cantSplit/>
          <w:jc w:val="center"/>
        </w:trPr>
        <w:tc>
          <w:tcPr>
            <w:tcW w:w="46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9CE024A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1091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F3AA674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RETEST  -</w:t>
            </w:r>
            <w:proofErr w:type="gramEnd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 xml:space="preserve"> POSTTEST</w:t>
            </w:r>
          </w:p>
        </w:tc>
        <w:tc>
          <w:tcPr>
            <w:tcW w:w="86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810743F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2.15000</w:t>
            </w:r>
          </w:p>
        </w:tc>
        <w:tc>
          <w:tcPr>
            <w:tcW w:w="84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A48995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1.54505</w:t>
            </w:r>
          </w:p>
        </w:tc>
        <w:tc>
          <w:tcPr>
            <w:tcW w:w="8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E303DA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24429</w:t>
            </w:r>
          </w:p>
        </w:tc>
        <w:tc>
          <w:tcPr>
            <w:tcW w:w="8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BBA2AB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2.64413</w:t>
            </w:r>
          </w:p>
        </w:tc>
        <w:tc>
          <w:tcPr>
            <w:tcW w:w="8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004F89C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1.65587</w:t>
            </w:r>
          </w:p>
        </w:tc>
        <w:tc>
          <w:tcPr>
            <w:tcW w:w="61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9C23B8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8.801</w:t>
            </w:r>
          </w:p>
        </w:tc>
        <w:tc>
          <w:tcPr>
            <w:tcW w:w="61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B71C4F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39</w:t>
            </w:r>
          </w:p>
        </w:tc>
        <w:tc>
          <w:tcPr>
            <w:tcW w:w="83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69E104B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</w:tbl>
    <w:p w14:paraId="4E2A1A71" w14:textId="77777777" w:rsidR="006732C9" w:rsidRPr="00B469DB" w:rsidRDefault="006732C9" w:rsidP="006732C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0452FE0" w14:textId="77777777" w:rsidR="006732C9" w:rsidRPr="007A1683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 w:rsidRPr="007A1683">
        <w:rPr>
          <w:rFonts w:ascii="Arial" w:hAnsi="Arial" w:cs="Arial"/>
          <w:b/>
          <w:sz w:val="24"/>
          <w:szCs w:val="24"/>
        </w:rPr>
        <w:t>Output Hasi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 Uji </w:t>
      </w:r>
      <w:r w:rsidRPr="007A1683">
        <w:rPr>
          <w:rFonts w:ascii="Arial" w:hAnsi="Arial" w:cs="Arial"/>
          <w:b/>
          <w:i/>
          <w:sz w:val="24"/>
          <w:szCs w:val="24"/>
        </w:rPr>
        <w:t>Paired Samp</w:t>
      </w:r>
      <w:r>
        <w:rPr>
          <w:rFonts w:ascii="Arial" w:hAnsi="Arial" w:cs="Arial"/>
          <w:b/>
          <w:i/>
          <w:sz w:val="24"/>
          <w:szCs w:val="24"/>
        </w:rPr>
        <w:t>l</w:t>
      </w:r>
      <w:r w:rsidRPr="007A1683">
        <w:rPr>
          <w:rFonts w:ascii="Arial" w:hAnsi="Arial" w:cs="Arial"/>
          <w:b/>
          <w:i/>
          <w:sz w:val="24"/>
          <w:szCs w:val="24"/>
        </w:rPr>
        <w:t xml:space="preserve">e T-test </w:t>
      </w:r>
      <w:r w:rsidRPr="007A1683">
        <w:rPr>
          <w:rFonts w:ascii="Arial" w:hAnsi="Arial" w:cs="Arial"/>
          <w:b/>
          <w:sz w:val="24"/>
          <w:szCs w:val="24"/>
        </w:rPr>
        <w:t xml:space="preserve">Pretest D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Posttest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 xml:space="preserve">    Tindakan</w:t>
      </w:r>
      <w:r w:rsidRPr="007A1683">
        <w:rPr>
          <w:rFonts w:ascii="Arial" w:hAnsi="Arial" w:cs="Arial"/>
          <w:b/>
          <w:sz w:val="24"/>
          <w:szCs w:val="24"/>
        </w:rPr>
        <w:t xml:space="preserve"> Penjamah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kana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Di Sentra 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>un-A</w:t>
      </w:r>
      <w:r>
        <w:rPr>
          <w:rFonts w:ascii="Arial" w:hAnsi="Arial" w:cs="Arial"/>
          <w:b/>
          <w:sz w:val="24"/>
          <w:szCs w:val="24"/>
        </w:rPr>
        <w:t>l</w:t>
      </w:r>
      <w:r w:rsidRPr="007A1683">
        <w:rPr>
          <w:rFonts w:ascii="Arial" w:hAnsi="Arial" w:cs="Arial"/>
          <w:b/>
          <w:sz w:val="24"/>
          <w:szCs w:val="24"/>
        </w:rPr>
        <w:t xml:space="preserve">un </w:t>
      </w:r>
      <w:r>
        <w:rPr>
          <w:rFonts w:ascii="Arial" w:hAnsi="Arial" w:cs="Arial"/>
          <w:b/>
          <w:sz w:val="24"/>
          <w:szCs w:val="24"/>
        </w:rPr>
        <w:t xml:space="preserve">                      </w:t>
      </w:r>
      <w:r w:rsidRPr="007A1683">
        <w:rPr>
          <w:rFonts w:ascii="Arial" w:hAnsi="Arial" w:cs="Arial"/>
          <w:b/>
          <w:sz w:val="24"/>
          <w:szCs w:val="24"/>
        </w:rPr>
        <w:t xml:space="preserve">Taman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Bermain</w:t>
      </w:r>
      <w:proofErr w:type="spellEnd"/>
      <w:r w:rsidRPr="007A1683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7A1683">
        <w:rPr>
          <w:rFonts w:ascii="Arial" w:hAnsi="Arial" w:cs="Arial"/>
          <w:b/>
          <w:sz w:val="24"/>
          <w:szCs w:val="24"/>
        </w:rPr>
        <w:t>Martubung</w:t>
      </w:r>
      <w:proofErr w:type="spellEnd"/>
    </w:p>
    <w:tbl>
      <w:tblPr>
        <w:tblW w:w="707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3"/>
        <w:gridCol w:w="1307"/>
        <w:gridCol w:w="1030"/>
        <w:gridCol w:w="1030"/>
        <w:gridCol w:w="1445"/>
        <w:gridCol w:w="1476"/>
      </w:tblGrid>
      <w:tr w:rsidR="006732C9" w:rsidRPr="004F078B" w14:paraId="7A574FF5" w14:textId="77777777" w:rsidTr="0036299F">
        <w:trPr>
          <w:cantSplit/>
          <w:jc w:val="center"/>
        </w:trPr>
        <w:tc>
          <w:tcPr>
            <w:tcW w:w="70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4A8183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4F078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Statistics</w:t>
            </w:r>
          </w:p>
        </w:tc>
      </w:tr>
      <w:tr w:rsidR="006732C9" w:rsidRPr="004F078B" w14:paraId="20430D57" w14:textId="77777777" w:rsidTr="0036299F">
        <w:trPr>
          <w:cantSplit/>
          <w:jc w:val="center"/>
        </w:trPr>
        <w:tc>
          <w:tcPr>
            <w:tcW w:w="20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2A37440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AF73AC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CF55EB6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4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C3F32B3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F88DAE9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</w:tr>
      <w:tr w:rsidR="006732C9" w:rsidRPr="004F078B" w14:paraId="312E8EFF" w14:textId="77777777" w:rsidTr="0036299F">
        <w:trPr>
          <w:cantSplit/>
          <w:jc w:val="center"/>
        </w:trPr>
        <w:tc>
          <w:tcPr>
            <w:tcW w:w="78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7637D46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130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EC9C8E3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PRE-TEST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2C79DE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19.95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B4C0579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44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E7AEC44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4.397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C6C98A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.695</w:t>
            </w:r>
          </w:p>
        </w:tc>
      </w:tr>
      <w:tr w:rsidR="006732C9" w:rsidRPr="004F078B" w14:paraId="0BB621F6" w14:textId="77777777" w:rsidTr="0036299F">
        <w:trPr>
          <w:cantSplit/>
          <w:jc w:val="center"/>
        </w:trPr>
        <w:tc>
          <w:tcPr>
            <w:tcW w:w="78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2309AA3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0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DA93C6C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POST-TEST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07FF9F0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31.28</w:t>
            </w:r>
          </w:p>
        </w:tc>
        <w:tc>
          <w:tcPr>
            <w:tcW w:w="10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8A44C06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44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20541DE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2.891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EBCCA9F" w14:textId="77777777" w:rsidR="006732C9" w:rsidRPr="004F078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4F078B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</w:p>
        </w:tc>
      </w:tr>
    </w:tbl>
    <w:p w14:paraId="654198EE" w14:textId="77777777" w:rsidR="006732C9" w:rsidRPr="00B469DB" w:rsidRDefault="006732C9" w:rsidP="006732C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642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3"/>
        <w:gridCol w:w="2352"/>
        <w:gridCol w:w="1030"/>
        <w:gridCol w:w="1230"/>
        <w:gridCol w:w="1030"/>
      </w:tblGrid>
      <w:tr w:rsidR="006732C9" w:rsidRPr="00B469DB" w14:paraId="08E29B4A" w14:textId="77777777" w:rsidTr="0036299F">
        <w:trPr>
          <w:cantSplit/>
          <w:jc w:val="center"/>
        </w:trPr>
        <w:tc>
          <w:tcPr>
            <w:tcW w:w="642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94D601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Corre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tions</w:t>
            </w:r>
          </w:p>
        </w:tc>
      </w:tr>
      <w:tr w:rsidR="006732C9" w:rsidRPr="00B469DB" w14:paraId="3A6CDAA3" w14:textId="77777777" w:rsidTr="0036299F">
        <w:trPr>
          <w:cantSplit/>
          <w:jc w:val="center"/>
        </w:trPr>
        <w:tc>
          <w:tcPr>
            <w:tcW w:w="313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786C1ED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6E786A7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2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B25943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Cor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ation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BB3591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6732C9" w:rsidRPr="00B469DB" w14:paraId="78F99D04" w14:textId="77777777" w:rsidTr="0036299F">
        <w:trPr>
          <w:cantSplit/>
          <w:jc w:val="center"/>
        </w:trPr>
        <w:tc>
          <w:tcPr>
            <w:tcW w:w="7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D0C638C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2352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F53E4DF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RETEST  &amp;</w:t>
            </w:r>
            <w:proofErr w:type="gramEnd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 xml:space="preserve"> POSTTEST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080385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2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1FD7E8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320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4ECBC1E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044</w:t>
            </w:r>
          </w:p>
        </w:tc>
      </w:tr>
    </w:tbl>
    <w:p w14:paraId="1B09A5A8" w14:textId="77777777" w:rsidR="006732C9" w:rsidRPr="00B469DB" w:rsidRDefault="006732C9" w:rsidP="006732C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66"/>
        <w:gridCol w:w="1094"/>
        <w:gridCol w:w="912"/>
        <w:gridCol w:w="843"/>
        <w:gridCol w:w="860"/>
        <w:gridCol w:w="860"/>
        <w:gridCol w:w="860"/>
        <w:gridCol w:w="606"/>
        <w:gridCol w:w="606"/>
        <w:gridCol w:w="830"/>
      </w:tblGrid>
      <w:tr w:rsidR="006732C9" w:rsidRPr="00B469DB" w14:paraId="0BD6B648" w14:textId="77777777" w:rsidTr="0036299F">
        <w:trPr>
          <w:cantSplit/>
          <w:jc w:val="center"/>
        </w:trPr>
        <w:tc>
          <w:tcPr>
            <w:tcW w:w="7937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C24D39B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es Test</w:t>
            </w:r>
          </w:p>
        </w:tc>
      </w:tr>
      <w:tr w:rsidR="006732C9" w:rsidRPr="00B469DB" w14:paraId="0E5364EC" w14:textId="77777777" w:rsidTr="0036299F">
        <w:trPr>
          <w:cantSplit/>
          <w:jc w:val="center"/>
        </w:trPr>
        <w:tc>
          <w:tcPr>
            <w:tcW w:w="156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471B9AE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35" w:type="dxa"/>
            <w:gridSpan w:val="5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0911A8D2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aired Differences</w:t>
            </w:r>
          </w:p>
        </w:tc>
        <w:tc>
          <w:tcPr>
            <w:tcW w:w="606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586362B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606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8D8B3B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830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C74224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ig. (2-tai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ed)</w:t>
            </w:r>
          </w:p>
        </w:tc>
      </w:tr>
      <w:tr w:rsidR="006732C9" w:rsidRPr="00B469DB" w14:paraId="110CF2ED" w14:textId="77777777" w:rsidTr="0036299F">
        <w:trPr>
          <w:cantSplit/>
          <w:jc w:val="center"/>
        </w:trPr>
        <w:tc>
          <w:tcPr>
            <w:tcW w:w="156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053598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12" w:type="dxa"/>
            <w:vMerge w:val="restart"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089E2E7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843" w:type="dxa"/>
            <w:vMerge w:val="restart"/>
            <w:shd w:val="clear" w:color="auto" w:fill="FFFFFF"/>
            <w:vAlign w:val="bottom"/>
          </w:tcPr>
          <w:p w14:paraId="37695B54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860" w:type="dxa"/>
            <w:vMerge w:val="restart"/>
            <w:shd w:val="clear" w:color="auto" w:fill="FFFFFF"/>
            <w:vAlign w:val="bottom"/>
          </w:tcPr>
          <w:p w14:paraId="5FE1860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  <w:tc>
          <w:tcPr>
            <w:tcW w:w="1720" w:type="dxa"/>
            <w:gridSpan w:val="2"/>
            <w:shd w:val="clear" w:color="auto" w:fill="FFFFFF"/>
            <w:vAlign w:val="bottom"/>
          </w:tcPr>
          <w:p w14:paraId="69DF6C3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95% Confidence Interv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l</w:t>
            </w: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 xml:space="preserve"> of the Difference</w:t>
            </w:r>
          </w:p>
        </w:tc>
        <w:tc>
          <w:tcPr>
            <w:tcW w:w="6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B478A9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29CB26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075C4D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732C9" w:rsidRPr="00B469DB" w14:paraId="4FEC764A" w14:textId="77777777" w:rsidTr="0036299F">
        <w:trPr>
          <w:cantSplit/>
          <w:jc w:val="center"/>
        </w:trPr>
        <w:tc>
          <w:tcPr>
            <w:tcW w:w="156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8D035E1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12" w:type="dxa"/>
            <w:vMerge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26AFD307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43" w:type="dxa"/>
            <w:vMerge/>
            <w:shd w:val="clear" w:color="auto" w:fill="FFFFFF"/>
            <w:vAlign w:val="bottom"/>
          </w:tcPr>
          <w:p w14:paraId="423F88A9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0" w:type="dxa"/>
            <w:vMerge/>
            <w:shd w:val="clear" w:color="auto" w:fill="FFFFFF"/>
            <w:vAlign w:val="bottom"/>
          </w:tcPr>
          <w:p w14:paraId="1A6AA26C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7E5D9B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ower</w:t>
            </w:r>
            <w:proofErr w:type="spellEnd"/>
          </w:p>
        </w:tc>
        <w:tc>
          <w:tcPr>
            <w:tcW w:w="86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7DDD1BE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Upper</w:t>
            </w:r>
          </w:p>
        </w:tc>
        <w:tc>
          <w:tcPr>
            <w:tcW w:w="6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3C42976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77759A1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8B62D17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732C9" w:rsidRPr="00B469DB" w14:paraId="7A73FB43" w14:textId="77777777" w:rsidTr="0036299F">
        <w:trPr>
          <w:cantSplit/>
          <w:jc w:val="center"/>
        </w:trPr>
        <w:tc>
          <w:tcPr>
            <w:tcW w:w="4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D82D1CB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1094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EB73B93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PRETEST  -</w:t>
            </w:r>
            <w:proofErr w:type="gramEnd"/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 xml:space="preserve"> POSTTEST</w:t>
            </w:r>
          </w:p>
        </w:tc>
        <w:tc>
          <w:tcPr>
            <w:tcW w:w="91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67566A5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11.32500</w:t>
            </w:r>
          </w:p>
        </w:tc>
        <w:tc>
          <w:tcPr>
            <w:tcW w:w="84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0EFA587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4.42248</w:t>
            </w:r>
          </w:p>
        </w:tc>
        <w:tc>
          <w:tcPr>
            <w:tcW w:w="86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4AE00D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69926</w:t>
            </w:r>
          </w:p>
        </w:tc>
        <w:tc>
          <w:tcPr>
            <w:tcW w:w="86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263E96F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12.73938</w:t>
            </w:r>
          </w:p>
        </w:tc>
        <w:tc>
          <w:tcPr>
            <w:tcW w:w="86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DFF4EA4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9.91062</w:t>
            </w:r>
          </w:p>
        </w:tc>
        <w:tc>
          <w:tcPr>
            <w:tcW w:w="6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678EB94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-16.196</w:t>
            </w:r>
          </w:p>
        </w:tc>
        <w:tc>
          <w:tcPr>
            <w:tcW w:w="6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7F26C4D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39</w:t>
            </w:r>
          </w:p>
        </w:tc>
        <w:tc>
          <w:tcPr>
            <w:tcW w:w="8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A319028" w14:textId="77777777" w:rsidR="006732C9" w:rsidRPr="00B469DB" w:rsidRDefault="006732C9" w:rsidP="00362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469D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</w:tbl>
    <w:p w14:paraId="4E7B240A" w14:textId="77777777" w:rsidR="006732C9" w:rsidRPr="006E1AB1" w:rsidRDefault="006732C9" w:rsidP="006732C9">
      <w:pPr>
        <w:jc w:val="both"/>
        <w:rPr>
          <w:rFonts w:ascii="Arial" w:hAnsi="Arial" w:cs="Arial"/>
          <w:b/>
          <w:sz w:val="24"/>
          <w:szCs w:val="24"/>
        </w:rPr>
      </w:pPr>
      <w:r>
        <w:t xml:space="preserve"> </w:t>
      </w:r>
      <w:r>
        <w:br w:type="column"/>
      </w:r>
      <w:r w:rsidRPr="006E1AB1">
        <w:rPr>
          <w:rFonts w:ascii="Arial" w:hAnsi="Arial" w:cs="Arial"/>
          <w:b/>
          <w:sz w:val="24"/>
          <w:szCs w:val="24"/>
        </w:rPr>
        <w:lastRenderedPageBreak/>
        <w:t>Lampiran 8</w:t>
      </w:r>
    </w:p>
    <w:p w14:paraId="65226048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DOKUMENTASI</w:t>
      </w:r>
    </w:p>
    <w:p w14:paraId="72D4A363" w14:textId="77777777" w:rsidR="006732C9" w:rsidRDefault="006732C9" w:rsidP="006732C9">
      <w:pPr>
        <w:pStyle w:val="NormalWeb"/>
        <w:rPr>
          <w:noProof/>
        </w:rPr>
      </w:pPr>
      <w:r>
        <w:rPr>
          <w:noProof/>
        </w:rPr>
        <w:drawing>
          <wp:inline distT="0" distB="0" distL="0" distR="0" wp14:anchorId="28219811" wp14:editId="2BD389B6">
            <wp:extent cx="2207631" cy="2189285"/>
            <wp:effectExtent l="0" t="0" r="2540" b="1905"/>
            <wp:docPr id="59" name="Picture 59" descr="C:\Users\Asus\Downloads\WhatsApp Image 2025-06-16 at 20.12.1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ownloads\WhatsApp Image 2025-06-16 at 20.12.13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357" b="14266"/>
                    <a:stretch/>
                  </pic:blipFill>
                  <pic:spPr bwMode="auto">
                    <a:xfrm>
                      <a:off x="0" y="0"/>
                      <a:ext cx="2210287" cy="2191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ab/>
      </w:r>
      <w:r>
        <w:rPr>
          <w:noProof/>
        </w:rPr>
        <w:drawing>
          <wp:inline distT="0" distB="0" distL="0" distR="0" wp14:anchorId="6D56D42B" wp14:editId="371679A5">
            <wp:extent cx="2301388" cy="2180492"/>
            <wp:effectExtent l="0" t="0" r="3810" b="0"/>
            <wp:docPr id="60" name="Picture 60" descr="C:\Users\Asus\Downloads\WhatsApp Image 2025-06-16 at 20.12.13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sus\Downloads\WhatsApp Image 2025-06-16 at 20.12.13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8940"/>
                    <a:stretch/>
                  </pic:blipFill>
                  <pic:spPr bwMode="auto">
                    <a:xfrm>
                      <a:off x="0" y="0"/>
                      <a:ext cx="2304910" cy="2183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8D091F" w14:textId="77777777" w:rsidR="006732C9" w:rsidRDefault="006732C9" w:rsidP="006732C9">
      <w:pPr>
        <w:pStyle w:val="NormalWeb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right" w:pos="7937"/>
        </w:tabs>
        <w:rPr>
          <w:noProof/>
        </w:rPr>
      </w:pPr>
      <w:r>
        <w:rPr>
          <w:noProof/>
        </w:rPr>
        <w:drawing>
          <wp:inline distT="0" distB="0" distL="0" distR="0" wp14:anchorId="74458AE0" wp14:editId="2AEDAEB5">
            <wp:extent cx="2257804" cy="2576146"/>
            <wp:effectExtent l="0" t="0" r="0" b="0"/>
            <wp:docPr id="1456702080" name="Picture 1456702080" descr="C:\Users\Asus\Downloads\WhatsApp Image 2025-06-16 at 20.12.1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sus\Downloads\WhatsApp Image 2025-06-16 at 20.12.14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65" b="19444"/>
                    <a:stretch/>
                  </pic:blipFill>
                  <pic:spPr bwMode="auto">
                    <a:xfrm>
                      <a:off x="0" y="0"/>
                      <a:ext cx="2260808" cy="25795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ab/>
        <w:t xml:space="preserve">  </w:t>
      </w:r>
      <w:r>
        <w:rPr>
          <w:noProof/>
        </w:rPr>
        <w:drawing>
          <wp:inline distT="0" distB="0" distL="0" distR="0" wp14:anchorId="7B542EFD" wp14:editId="679BACEC">
            <wp:extent cx="2108364" cy="2584938"/>
            <wp:effectExtent l="0" t="0" r="6350" b="6350"/>
            <wp:docPr id="1456702082" name="Picture 1456702082" descr="C:\Users\Asus\Downloads\WhatsApp Image 2025-06-16 at 20.12.1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sus\Downloads\WhatsApp Image 2025-06-16 at 20.12.1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046"/>
                    <a:stretch/>
                  </pic:blipFill>
                  <pic:spPr bwMode="auto">
                    <a:xfrm>
                      <a:off x="0" y="0"/>
                      <a:ext cx="2108364" cy="25849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ab/>
      </w:r>
    </w:p>
    <w:p w14:paraId="57A3C35A" w14:textId="77777777" w:rsidR="006732C9" w:rsidRPr="008B2134" w:rsidRDefault="006732C9" w:rsidP="006732C9">
      <w:pPr>
        <w:pStyle w:val="NormalWeb"/>
        <w:spacing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okument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</w:t>
      </w:r>
      <w:r w:rsidRPr="008B2134">
        <w:rPr>
          <w:rFonts w:ascii="Arial" w:hAnsi="Arial" w:cs="Arial"/>
        </w:rPr>
        <w:t>e</w:t>
      </w:r>
      <w:r>
        <w:rPr>
          <w:rFonts w:ascii="Arial" w:hAnsi="Arial" w:cs="Arial"/>
        </w:rPr>
        <w:t>l</w:t>
      </w:r>
      <w:r w:rsidRPr="008B2134">
        <w:rPr>
          <w:rFonts w:ascii="Arial" w:hAnsi="Arial" w:cs="Arial"/>
        </w:rPr>
        <w:t>akukan</w:t>
      </w:r>
      <w:proofErr w:type="spellEnd"/>
      <w:r w:rsidRPr="008B2134">
        <w:rPr>
          <w:rFonts w:ascii="Arial" w:hAnsi="Arial" w:cs="Arial"/>
        </w:rPr>
        <w:t xml:space="preserve"> Pretest </w:t>
      </w:r>
      <w:proofErr w:type="spellStart"/>
      <w:r w:rsidRPr="008B2134">
        <w:rPr>
          <w:rFonts w:ascii="Arial" w:hAnsi="Arial" w:cs="Arial"/>
        </w:rPr>
        <w:t>Pengetahuan</w:t>
      </w:r>
      <w:proofErr w:type="spellEnd"/>
      <w:r w:rsidRPr="008B2134">
        <w:rPr>
          <w:rFonts w:ascii="Arial" w:hAnsi="Arial" w:cs="Arial"/>
        </w:rPr>
        <w:t xml:space="preserve"> dan Tindakan Penjamah </w:t>
      </w:r>
      <w:proofErr w:type="spellStart"/>
      <w:r w:rsidRPr="008B2134">
        <w:rPr>
          <w:rFonts w:ascii="Arial" w:hAnsi="Arial" w:cs="Arial"/>
        </w:rPr>
        <w:t>Makanan</w:t>
      </w:r>
      <w:proofErr w:type="spellEnd"/>
      <w:r w:rsidRPr="008B2134">
        <w:rPr>
          <w:rFonts w:ascii="Arial" w:hAnsi="Arial" w:cs="Arial"/>
        </w:rPr>
        <w:t xml:space="preserve"> Di Sentra A</w:t>
      </w:r>
      <w:r>
        <w:rPr>
          <w:rFonts w:ascii="Arial" w:hAnsi="Arial" w:cs="Arial"/>
        </w:rPr>
        <w:t>l</w:t>
      </w:r>
      <w:r w:rsidRPr="008B2134">
        <w:rPr>
          <w:rFonts w:ascii="Arial" w:hAnsi="Arial" w:cs="Arial"/>
        </w:rPr>
        <w:t>un-A</w:t>
      </w:r>
      <w:r>
        <w:rPr>
          <w:rFonts w:ascii="Arial" w:hAnsi="Arial" w:cs="Arial"/>
        </w:rPr>
        <w:t>l</w:t>
      </w:r>
      <w:r w:rsidRPr="008B2134">
        <w:rPr>
          <w:rFonts w:ascii="Arial" w:hAnsi="Arial" w:cs="Arial"/>
        </w:rPr>
        <w:t xml:space="preserve">un Taman </w:t>
      </w:r>
      <w:proofErr w:type="spellStart"/>
      <w:r w:rsidRPr="008B2134">
        <w:rPr>
          <w:rFonts w:ascii="Arial" w:hAnsi="Arial" w:cs="Arial"/>
        </w:rPr>
        <w:t>Bermain</w:t>
      </w:r>
      <w:proofErr w:type="spellEnd"/>
      <w:r w:rsidRPr="008B2134">
        <w:rPr>
          <w:rFonts w:ascii="Arial" w:hAnsi="Arial" w:cs="Arial"/>
        </w:rPr>
        <w:t xml:space="preserve"> </w:t>
      </w:r>
      <w:proofErr w:type="spellStart"/>
      <w:r w:rsidRPr="008B2134">
        <w:rPr>
          <w:rFonts w:ascii="Arial" w:hAnsi="Arial" w:cs="Arial"/>
        </w:rPr>
        <w:t>Martubung</w:t>
      </w:r>
      <w:proofErr w:type="spellEnd"/>
      <w:r w:rsidRPr="008B2134">
        <w:rPr>
          <w:rFonts w:ascii="Arial" w:hAnsi="Arial" w:cs="Arial"/>
        </w:rPr>
        <w:t>.</w:t>
      </w:r>
    </w:p>
    <w:p w14:paraId="408A2C69" w14:textId="77777777" w:rsidR="006732C9" w:rsidRDefault="006732C9" w:rsidP="006732C9">
      <w:pPr>
        <w:pStyle w:val="NormalWeb"/>
        <w:rPr>
          <w:noProof/>
        </w:rPr>
      </w:pPr>
    </w:p>
    <w:p w14:paraId="0FD69462" w14:textId="77777777" w:rsidR="006732C9" w:rsidRDefault="006732C9" w:rsidP="006732C9">
      <w:pPr>
        <w:pStyle w:val="NormalWeb"/>
      </w:pPr>
    </w:p>
    <w:p w14:paraId="36073E15" w14:textId="77777777" w:rsidR="006732C9" w:rsidRDefault="006732C9" w:rsidP="006732C9">
      <w:pPr>
        <w:pStyle w:val="NormalWeb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inline distT="0" distB="0" distL="0" distR="0" wp14:anchorId="5A45D43E" wp14:editId="43EC27B0">
                <wp:extent cx="307975" cy="307975"/>
                <wp:effectExtent l="0" t="0" r="0" b="0"/>
                <wp:docPr id="58" name="Rectangle 58" descr="blob:https://web.whatsapp.com/6a9817e7-7ab2-4e44-a599-41a445b8a05b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975" cy="3079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922C367" id="Rectangle 58" o:spid="_x0000_s1026" alt="blob:https://web.whatsapp.com/6a9817e7-7ab2-4e44-a599-41a445b8a05b" style="width:24.25pt;height:2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" filled="f" stroked="f">
                <o:lock v:ext="edit" aspectratio="t"/>
                <w10:anchorlock/>
              </v:rect>
            </w:pict>
          </mc:Fallback>
        </mc:AlternateContent>
      </w:r>
    </w:p>
    <w:p w14:paraId="4EE5743C" w14:textId="77777777" w:rsidR="006732C9" w:rsidRDefault="006732C9" w:rsidP="006732C9">
      <w:pPr>
        <w:pStyle w:val="NormalWeb"/>
        <w:rPr>
          <w:noProof/>
        </w:rPr>
      </w:pPr>
    </w:p>
    <w:p w14:paraId="53A8FC02" w14:textId="77777777" w:rsidR="006732C9" w:rsidRDefault="006732C9" w:rsidP="006732C9">
      <w:pPr>
        <w:pStyle w:val="NormalWeb"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55BB6A9F" wp14:editId="11F62DE1">
            <wp:extent cx="2108324" cy="2760785"/>
            <wp:effectExtent l="0" t="0" r="6350" b="1905"/>
            <wp:docPr id="1456702083" name="Picture 1456702083" descr="C:\Users\Asus\Downloads\WhatsApp Image 2025-06-16 at 20.54.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Asus\Downloads\WhatsApp Image 2025-06-16 at 20.54.1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609"/>
                    <a:stretch/>
                  </pic:blipFill>
                  <pic:spPr bwMode="auto">
                    <a:xfrm>
                      <a:off x="0" y="0"/>
                      <a:ext cx="2108918" cy="2761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2C4ADB98" wp14:editId="4ED71B4D">
            <wp:extent cx="2110154" cy="2760784"/>
            <wp:effectExtent l="0" t="0" r="4445" b="1905"/>
            <wp:docPr id="1456702084" name="Picture 1456702084" descr="C:\Users\Asus\Downloads\WhatsApp Image 2025-06-16 at 20.55.0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Asus\Downloads\WhatsApp Image 2025-06-16 at 20.55.04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880" r="13043" b="6793"/>
                    <a:stretch/>
                  </pic:blipFill>
                  <pic:spPr bwMode="auto">
                    <a:xfrm>
                      <a:off x="0" y="0"/>
                      <a:ext cx="2113045" cy="2764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D8CD3E" w14:textId="77777777" w:rsidR="006732C9" w:rsidRDefault="006732C9" w:rsidP="006732C9">
      <w:pPr>
        <w:pStyle w:val="NormalWeb"/>
        <w:jc w:val="both"/>
      </w:pPr>
      <w:r>
        <w:rPr>
          <w:noProof/>
        </w:rPr>
        <w:drawing>
          <wp:inline distT="0" distB="0" distL="0" distR="0" wp14:anchorId="2D3F44F2" wp14:editId="6F44C7EF">
            <wp:extent cx="2110154" cy="2919046"/>
            <wp:effectExtent l="0" t="0" r="4445" b="0"/>
            <wp:docPr id="1456702085" name="Picture 1456702085" descr="C:\Users\Asus\Downloads\WhatsApp Image 2025-06-16 at 20.55.04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sus\Downloads\WhatsApp Image 2025-06-16 at 20.55.04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043" b="9783"/>
                    <a:stretch/>
                  </pic:blipFill>
                  <pic:spPr bwMode="auto">
                    <a:xfrm>
                      <a:off x="0" y="0"/>
                      <a:ext cx="2113044" cy="2923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3CB71BBA" wp14:editId="57AF8ACE">
            <wp:extent cx="2145324" cy="2917390"/>
            <wp:effectExtent l="0" t="0" r="7620" b="0"/>
            <wp:docPr id="1456702086" name="Picture 1456702086" descr="C:\Users\Asus\Downloads\WhatsApp Image 2025-06-16 at 20.55.0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Asus\Downloads\WhatsApp Image 2025-06-16 at 20.55.05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152"/>
                    <a:stretch/>
                  </pic:blipFill>
                  <pic:spPr bwMode="auto">
                    <a:xfrm>
                      <a:off x="0" y="0"/>
                      <a:ext cx="2149616" cy="2923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46884E" w14:textId="77777777" w:rsidR="006732C9" w:rsidRPr="006F71C5" w:rsidRDefault="006732C9" w:rsidP="006732C9">
      <w:pPr>
        <w:pStyle w:val="NormalWeb"/>
        <w:spacing w:line="360" w:lineRule="auto"/>
        <w:jc w:val="both"/>
        <w:rPr>
          <w:rFonts w:ascii="Arial" w:hAnsi="Arial" w:cs="Arial"/>
          <w:noProof/>
        </w:rPr>
      </w:pPr>
      <w:proofErr w:type="spellStart"/>
      <w:proofErr w:type="gramStart"/>
      <w:r w:rsidRPr="006F71C5">
        <w:rPr>
          <w:rFonts w:ascii="Arial" w:hAnsi="Arial" w:cs="Arial"/>
        </w:rPr>
        <w:t>Dokumentasi</w:t>
      </w:r>
      <w:proofErr w:type="spellEnd"/>
      <w:r w:rsidRPr="006F71C5">
        <w:rPr>
          <w:rFonts w:ascii="Arial" w:hAnsi="Arial" w:cs="Arial"/>
        </w:rPr>
        <w:t xml:space="preserve">  </w:t>
      </w:r>
      <w:proofErr w:type="spellStart"/>
      <w:r w:rsidRPr="006F71C5">
        <w:rPr>
          <w:rFonts w:ascii="Arial" w:hAnsi="Arial" w:cs="Arial"/>
        </w:rPr>
        <w:t>Pemberian</w:t>
      </w:r>
      <w:proofErr w:type="spellEnd"/>
      <w:proofErr w:type="gram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Booket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Sete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>ah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Memberikan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Sedikit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Edukasi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Tentang</w:t>
      </w:r>
      <w:proofErr w:type="spellEnd"/>
      <w:r w:rsidRPr="006F71C5">
        <w:rPr>
          <w:rFonts w:ascii="Arial" w:hAnsi="Arial" w:cs="Arial"/>
        </w:rPr>
        <w:t xml:space="preserve"> Hygiene </w:t>
      </w:r>
      <w:proofErr w:type="spellStart"/>
      <w:r w:rsidRPr="006F71C5">
        <w:rPr>
          <w:rFonts w:ascii="Arial" w:hAnsi="Arial" w:cs="Arial"/>
        </w:rPr>
        <w:t>Sanitasi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Makanan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Kepada</w:t>
      </w:r>
      <w:proofErr w:type="spellEnd"/>
      <w:r w:rsidRPr="006F71C5">
        <w:rPr>
          <w:rFonts w:ascii="Arial" w:hAnsi="Arial" w:cs="Arial"/>
        </w:rPr>
        <w:t xml:space="preserve"> Penjamah </w:t>
      </w:r>
      <w:proofErr w:type="spellStart"/>
      <w:r w:rsidRPr="006F71C5">
        <w:rPr>
          <w:rFonts w:ascii="Arial" w:hAnsi="Arial" w:cs="Arial"/>
        </w:rPr>
        <w:t>Makanan</w:t>
      </w:r>
      <w:proofErr w:type="spellEnd"/>
      <w:r w:rsidRPr="006F71C5">
        <w:rPr>
          <w:rFonts w:ascii="Arial" w:hAnsi="Arial" w:cs="Arial"/>
        </w:rPr>
        <w:t xml:space="preserve"> Di Sentra A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>un-A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 xml:space="preserve">un Taman </w:t>
      </w:r>
      <w:proofErr w:type="spellStart"/>
      <w:r w:rsidRPr="006F71C5">
        <w:rPr>
          <w:rFonts w:ascii="Arial" w:hAnsi="Arial" w:cs="Arial"/>
        </w:rPr>
        <w:t>Bermain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Martubung</w:t>
      </w:r>
      <w:proofErr w:type="spellEnd"/>
      <w:r w:rsidRPr="006F71C5">
        <w:rPr>
          <w:rFonts w:ascii="Arial" w:hAnsi="Arial" w:cs="Arial"/>
        </w:rPr>
        <w:t>.</w:t>
      </w:r>
    </w:p>
    <w:p w14:paraId="18E80ECD" w14:textId="77777777" w:rsidR="006732C9" w:rsidRDefault="006732C9" w:rsidP="006732C9">
      <w:pPr>
        <w:pStyle w:val="NormalWeb"/>
      </w:pPr>
    </w:p>
    <w:p w14:paraId="198C889F" w14:textId="77777777" w:rsidR="006732C9" w:rsidRDefault="006732C9" w:rsidP="006732C9">
      <w:pPr>
        <w:pStyle w:val="NormalWeb"/>
        <w:rPr>
          <w:noProof/>
        </w:rPr>
      </w:pPr>
    </w:p>
    <w:p w14:paraId="3F61ED71" w14:textId="77777777" w:rsidR="006732C9" w:rsidRDefault="006732C9" w:rsidP="006732C9">
      <w:pPr>
        <w:pStyle w:val="NormalWeb"/>
        <w:rPr>
          <w:noProof/>
        </w:rPr>
      </w:pPr>
    </w:p>
    <w:p w14:paraId="2ADECBF0" w14:textId="77777777" w:rsidR="006732C9" w:rsidRDefault="006732C9" w:rsidP="006732C9">
      <w:pPr>
        <w:pStyle w:val="NormalWeb"/>
        <w:rPr>
          <w:noProof/>
        </w:rPr>
      </w:pPr>
      <w:r>
        <w:rPr>
          <w:noProof/>
        </w:rPr>
        <w:lastRenderedPageBreak/>
        <w:drawing>
          <wp:inline distT="0" distB="0" distL="0" distR="0" wp14:anchorId="046CF1AF" wp14:editId="628068D1">
            <wp:extent cx="2563766" cy="2189284"/>
            <wp:effectExtent l="0" t="0" r="8255" b="1905"/>
            <wp:docPr id="1456702087" name="Picture 1456702087" descr="C:\Users\Asus\Downloads\WhatsApp Image 2025-06-16 at 20.12.14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sus\Downloads\WhatsApp Image 2025-06-16 at 20.12.14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5955"/>
                    <a:stretch/>
                  </pic:blipFill>
                  <pic:spPr bwMode="auto">
                    <a:xfrm>
                      <a:off x="0" y="0"/>
                      <a:ext cx="2571198" cy="2195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7341F423" wp14:editId="443FD73A">
            <wp:extent cx="2282884" cy="2189285"/>
            <wp:effectExtent l="0" t="0" r="3175" b="1905"/>
            <wp:docPr id="1456702088" name="Picture 1456702088" descr="C:\Users\Asus\Downloads\WhatsApp Image 2025-06-16 at 20.12.4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sus\Downloads\WhatsApp Image 2025-06-16 at 20.12.47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480" b="13573"/>
                    <a:stretch/>
                  </pic:blipFill>
                  <pic:spPr bwMode="auto">
                    <a:xfrm>
                      <a:off x="0" y="0"/>
                      <a:ext cx="2284768" cy="2191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427F65" w14:textId="77777777" w:rsidR="006732C9" w:rsidRDefault="006732C9" w:rsidP="006732C9">
      <w:pPr>
        <w:pStyle w:val="NormalWeb"/>
        <w:jc w:val="both"/>
      </w:pPr>
      <w:r>
        <w:rPr>
          <w:noProof/>
        </w:rPr>
        <w:drawing>
          <wp:inline distT="0" distB="0" distL="0" distR="0" wp14:anchorId="6030B74B" wp14:editId="47F48F50">
            <wp:extent cx="2022231" cy="2696306"/>
            <wp:effectExtent l="0" t="0" r="0" b="8890"/>
            <wp:docPr id="1456702089" name="Picture 1456702089" descr="C:\Users\Asus\Downloads\WhatsApp Image 2025-06-16 at 20.12.4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sus\Downloads\WhatsApp Image 2025-06-16 at 20.12.48.jpeg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7014" cy="2702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ab/>
      </w:r>
      <w:r>
        <w:rPr>
          <w:noProof/>
        </w:rPr>
        <w:drawing>
          <wp:inline distT="0" distB="0" distL="0" distR="0" wp14:anchorId="0C2ACC74" wp14:editId="60F23031">
            <wp:extent cx="2187087" cy="2916116"/>
            <wp:effectExtent l="0" t="0" r="3810" b="0"/>
            <wp:docPr id="1456702090" name="Picture 1456702090" descr="C:\Users\Asus\Downloads\WhatsApp Image 2025-06-16 at 20.51.0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sus\Downloads\WhatsApp Image 2025-06-16 at 20.51.07.jpeg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8787" cy="29183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E0AED" w14:textId="77777777" w:rsidR="006732C9" w:rsidRDefault="006732C9" w:rsidP="006732C9">
      <w:pPr>
        <w:pStyle w:val="NormalWeb"/>
        <w:spacing w:line="360" w:lineRule="auto"/>
        <w:jc w:val="both"/>
        <w:rPr>
          <w:rFonts w:ascii="Arial" w:hAnsi="Arial" w:cs="Arial"/>
        </w:rPr>
      </w:pPr>
      <w:proofErr w:type="spellStart"/>
      <w:r w:rsidRPr="006F71C5">
        <w:rPr>
          <w:rFonts w:ascii="Arial" w:hAnsi="Arial" w:cs="Arial"/>
        </w:rPr>
        <w:t>Dokumentasi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telah</w:t>
      </w:r>
      <w:proofErr w:type="spellEnd"/>
      <w:r>
        <w:rPr>
          <w:rFonts w:ascii="Arial" w:hAnsi="Arial" w:cs="Arial"/>
        </w:rPr>
        <w:t xml:space="preserve"> 14 </w:t>
      </w:r>
      <w:proofErr w:type="spellStart"/>
      <w:r>
        <w:rPr>
          <w:rFonts w:ascii="Arial" w:hAnsi="Arial" w:cs="Arial"/>
        </w:rPr>
        <w:t>h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mudian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me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>akukan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Posttest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Pengetahuan</w:t>
      </w:r>
      <w:proofErr w:type="spellEnd"/>
      <w:r w:rsidRPr="006F71C5">
        <w:rPr>
          <w:rFonts w:ascii="Arial" w:hAnsi="Arial" w:cs="Arial"/>
        </w:rPr>
        <w:t xml:space="preserve"> dan Tindakan Penjamah </w:t>
      </w:r>
      <w:proofErr w:type="spellStart"/>
      <w:r w:rsidRPr="006F71C5">
        <w:rPr>
          <w:rFonts w:ascii="Arial" w:hAnsi="Arial" w:cs="Arial"/>
        </w:rPr>
        <w:t>Makanan</w:t>
      </w:r>
      <w:proofErr w:type="spellEnd"/>
      <w:r w:rsidRPr="006F71C5">
        <w:rPr>
          <w:rFonts w:ascii="Arial" w:hAnsi="Arial" w:cs="Arial"/>
        </w:rPr>
        <w:t xml:space="preserve"> Di Sentra A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>un-A</w:t>
      </w:r>
      <w:r>
        <w:rPr>
          <w:rFonts w:ascii="Arial" w:hAnsi="Arial" w:cs="Arial"/>
        </w:rPr>
        <w:t>l</w:t>
      </w:r>
      <w:r w:rsidRPr="006F71C5">
        <w:rPr>
          <w:rFonts w:ascii="Arial" w:hAnsi="Arial" w:cs="Arial"/>
        </w:rPr>
        <w:t xml:space="preserve">un Taman </w:t>
      </w:r>
      <w:proofErr w:type="spellStart"/>
      <w:r w:rsidRPr="006F71C5">
        <w:rPr>
          <w:rFonts w:ascii="Arial" w:hAnsi="Arial" w:cs="Arial"/>
        </w:rPr>
        <w:t>Bermain</w:t>
      </w:r>
      <w:proofErr w:type="spellEnd"/>
      <w:r w:rsidRPr="006F71C5">
        <w:rPr>
          <w:rFonts w:ascii="Arial" w:hAnsi="Arial" w:cs="Arial"/>
        </w:rPr>
        <w:t xml:space="preserve"> </w:t>
      </w:r>
      <w:proofErr w:type="spellStart"/>
      <w:r w:rsidRPr="006F71C5">
        <w:rPr>
          <w:rFonts w:ascii="Arial" w:hAnsi="Arial" w:cs="Arial"/>
        </w:rPr>
        <w:t>Martubung</w:t>
      </w:r>
      <w:proofErr w:type="spellEnd"/>
      <w:r w:rsidRPr="006F71C5">
        <w:rPr>
          <w:rFonts w:ascii="Arial" w:hAnsi="Arial" w:cs="Arial"/>
        </w:rPr>
        <w:t>.</w:t>
      </w:r>
    </w:p>
    <w:p w14:paraId="6595F9A4" w14:textId="77777777" w:rsidR="006732C9" w:rsidRDefault="006732C9" w:rsidP="006732C9">
      <w:pPr>
        <w:pStyle w:val="NormalWeb"/>
        <w:jc w:val="both"/>
        <w:rPr>
          <w:noProof/>
        </w:rPr>
      </w:pPr>
      <w:r>
        <w:rPr>
          <w:rFonts w:ascii="Arial" w:hAnsi="Arial" w:cs="Arial"/>
        </w:rPr>
        <w:br w:type="column"/>
      </w:r>
    </w:p>
    <w:p w14:paraId="4596F6B9" w14:textId="77777777" w:rsidR="006732C9" w:rsidRDefault="006732C9" w:rsidP="006732C9">
      <w:pPr>
        <w:pStyle w:val="NormalWeb"/>
        <w:jc w:val="both"/>
        <w:rPr>
          <w:noProof/>
        </w:rPr>
      </w:pPr>
      <w:r>
        <w:rPr>
          <w:noProof/>
        </w:rPr>
        <w:drawing>
          <wp:inline distT="0" distB="0" distL="0" distR="0" wp14:anchorId="462FAE87" wp14:editId="2E474C02">
            <wp:extent cx="2250831" cy="3235569"/>
            <wp:effectExtent l="0" t="0" r="0" b="3175"/>
            <wp:docPr id="1456702091" name="Picture 1456702091" descr="C:\Users\Asus\Downloads\WhatsApp Image 2025-06-16 at 21.23.2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Asus\Downloads\WhatsApp Image 2025-06-16 at 21.23.2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10" r="-389"/>
                    <a:stretch/>
                  </pic:blipFill>
                  <pic:spPr bwMode="auto">
                    <a:xfrm>
                      <a:off x="0" y="0"/>
                      <a:ext cx="2253913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ab/>
      </w:r>
      <w:r>
        <w:rPr>
          <w:noProof/>
        </w:rPr>
        <w:tab/>
      </w:r>
      <w:r>
        <w:rPr>
          <w:noProof/>
        </w:rPr>
        <w:drawing>
          <wp:inline distT="0" distB="0" distL="0" distR="0" wp14:anchorId="003BAFD6" wp14:editId="0CD566AF">
            <wp:extent cx="2118946" cy="3235570"/>
            <wp:effectExtent l="0" t="0" r="0" b="3175"/>
            <wp:docPr id="1456702092" name="Picture 1456702092" descr="C:\Users\Asus\Downloads\WhatsApp Image 2025-06-16 at 21.23.2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Asus\Downloads\WhatsApp Image 2025-06-16 at 21.23.23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35" r="4323"/>
                    <a:stretch/>
                  </pic:blipFill>
                  <pic:spPr bwMode="auto">
                    <a:xfrm>
                      <a:off x="0" y="0"/>
                      <a:ext cx="2121848" cy="32400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83F17F" w14:textId="77777777" w:rsidR="006732C9" w:rsidRDefault="006732C9" w:rsidP="006732C9">
      <w:pPr>
        <w:pStyle w:val="NormalWeb"/>
      </w:pPr>
      <w:r>
        <w:rPr>
          <w:noProof/>
        </w:rPr>
        <w:drawing>
          <wp:inline distT="0" distB="0" distL="0" distR="0" wp14:anchorId="71D0F50E" wp14:editId="3E024DF8">
            <wp:extent cx="2250198" cy="3235570"/>
            <wp:effectExtent l="0" t="0" r="0" b="3175"/>
            <wp:docPr id="1456702093" name="Picture 1456702093" descr="C:\Users\Asus\Downloads\WhatsApp Image 2025-06-16 at 21.23.23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Asus\Downloads\WhatsApp Image 2025-06-16 at 21.23.23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48"/>
                    <a:stretch/>
                  </pic:blipFill>
                  <pic:spPr bwMode="auto">
                    <a:xfrm>
                      <a:off x="0" y="0"/>
                      <a:ext cx="2253279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ab/>
      </w:r>
      <w:r>
        <w:tab/>
      </w:r>
      <w:r>
        <w:rPr>
          <w:noProof/>
        </w:rPr>
        <w:drawing>
          <wp:inline distT="0" distB="0" distL="0" distR="0" wp14:anchorId="181BB723" wp14:editId="1C888FD3">
            <wp:extent cx="2135898" cy="3235570"/>
            <wp:effectExtent l="0" t="0" r="0" b="3175"/>
            <wp:docPr id="1456702094" name="Picture 1456702094" descr="C:\Users\Asus\Downloads\WhatsApp Image 2025-06-16 at 21.23.22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Asus\Downloads\WhatsApp Image 2025-06-16 at 21.23.22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59"/>
                    <a:stretch/>
                  </pic:blipFill>
                  <pic:spPr bwMode="auto">
                    <a:xfrm>
                      <a:off x="0" y="0"/>
                      <a:ext cx="2138822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D46A42" w14:textId="77777777" w:rsidR="006732C9" w:rsidRDefault="006732C9" w:rsidP="006732C9">
      <w:pPr>
        <w:pStyle w:val="NormalWeb"/>
        <w:spacing w:line="360" w:lineRule="auto"/>
        <w:jc w:val="both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t>Dokumentasi Kondisi Tempat Berjualan Di Sentra Alun-Alun Taman Bermain Martubung.</w:t>
      </w:r>
    </w:p>
    <w:p w14:paraId="32FD26A4" w14:textId="77777777" w:rsidR="006732C9" w:rsidRPr="00032254" w:rsidRDefault="006732C9" w:rsidP="006732C9">
      <w:pPr>
        <w:rPr>
          <w:rFonts w:ascii="Times New Roman" w:hAnsi="Times New Roman" w:cs="Times New Roman"/>
          <w:noProof/>
        </w:rPr>
      </w:pPr>
    </w:p>
    <w:p w14:paraId="34C0320D" w14:textId="77777777" w:rsidR="006732C9" w:rsidRDefault="006732C9" w:rsidP="006732C9">
      <w:pPr>
        <w:sectPr w:rsidR="006732C9" w:rsidSect="006732C9"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14:paraId="4C4CF9B5" w14:textId="77777777" w:rsidR="006732C9" w:rsidRDefault="006732C9" w:rsidP="006732C9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L</w:t>
      </w:r>
      <w:r w:rsidRPr="00E011BF">
        <w:rPr>
          <w:rFonts w:ascii="Arial" w:hAnsi="Arial" w:cs="Arial"/>
          <w:b/>
          <w:sz w:val="24"/>
          <w:szCs w:val="24"/>
        </w:rPr>
        <w:t>ampiran 9</w:t>
      </w:r>
    </w:p>
    <w:p w14:paraId="40147E8E" w14:textId="77777777" w:rsidR="006732C9" w:rsidRDefault="006732C9" w:rsidP="006732C9">
      <w:pPr>
        <w:jc w:val="center"/>
        <w:rPr>
          <w:rFonts w:ascii="Arial" w:hAnsi="Arial" w:cs="Arial"/>
          <w:b/>
          <w:i/>
          <w:sz w:val="24"/>
          <w:szCs w:val="24"/>
        </w:rPr>
      </w:pPr>
      <w:r w:rsidRPr="00E011BF">
        <w:rPr>
          <w:rFonts w:ascii="Arial" w:hAnsi="Arial" w:cs="Arial"/>
          <w:b/>
          <w:i/>
          <w:sz w:val="24"/>
          <w:szCs w:val="24"/>
        </w:rPr>
        <w:t>Ethica</w:t>
      </w:r>
      <w:r>
        <w:rPr>
          <w:rFonts w:ascii="Arial" w:hAnsi="Arial" w:cs="Arial"/>
          <w:b/>
          <w:i/>
          <w:sz w:val="24"/>
          <w:szCs w:val="24"/>
        </w:rPr>
        <w:t>l</w:t>
      </w:r>
      <w:r w:rsidRPr="00E011BF">
        <w:rPr>
          <w:rFonts w:ascii="Arial" w:hAnsi="Arial" w:cs="Arial"/>
          <w:b/>
          <w:i/>
          <w:sz w:val="24"/>
          <w:szCs w:val="24"/>
        </w:rPr>
        <w:t xml:space="preserve"> C</w:t>
      </w:r>
      <w:r>
        <w:rPr>
          <w:rFonts w:ascii="Arial" w:hAnsi="Arial" w:cs="Arial"/>
          <w:b/>
          <w:i/>
          <w:sz w:val="24"/>
          <w:szCs w:val="24"/>
        </w:rPr>
        <w:t>l</w:t>
      </w:r>
      <w:r w:rsidRPr="00E011BF">
        <w:rPr>
          <w:rFonts w:ascii="Arial" w:hAnsi="Arial" w:cs="Arial"/>
          <w:b/>
          <w:i/>
          <w:sz w:val="24"/>
          <w:szCs w:val="24"/>
        </w:rPr>
        <w:t>earance</w:t>
      </w:r>
    </w:p>
    <w:p w14:paraId="6D47D357" w14:textId="77777777" w:rsidR="006732C9" w:rsidRPr="006E1AB1" w:rsidRDefault="006732C9" w:rsidP="006732C9">
      <w:pPr>
        <w:rPr>
          <w:rFonts w:ascii="Arial" w:hAnsi="Arial" w:cs="Arial"/>
          <w:b/>
          <w:sz w:val="24"/>
          <w:szCs w:val="24"/>
        </w:rPr>
      </w:pPr>
      <w:r>
        <w:rPr>
          <w:noProof/>
          <w:sz w:val="17"/>
          <w:lang w:eastAsia="en-ID"/>
        </w:rPr>
        <w:drawing>
          <wp:anchor distT="0" distB="0" distL="0" distR="0" simplePos="0" relativeHeight="251663360" behindDoc="0" locked="0" layoutInCell="1" allowOverlap="1" wp14:anchorId="0AD81AA5" wp14:editId="1F82DBD3">
            <wp:simplePos x="0" y="0"/>
            <wp:positionH relativeFrom="page">
              <wp:posOffset>1456690</wp:posOffset>
            </wp:positionH>
            <wp:positionV relativeFrom="page">
              <wp:posOffset>2103755</wp:posOffset>
            </wp:positionV>
            <wp:extent cx="5040000" cy="7199630"/>
            <wp:effectExtent l="0" t="0" r="8255" b="1270"/>
            <wp:wrapNone/>
            <wp:docPr id="1456702136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4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199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br w:type="column"/>
      </w:r>
      <w:r w:rsidRPr="006E1AB1">
        <w:rPr>
          <w:rFonts w:ascii="Arial" w:hAnsi="Arial" w:cs="Arial"/>
          <w:b/>
          <w:sz w:val="24"/>
          <w:szCs w:val="24"/>
        </w:rPr>
        <w:lastRenderedPageBreak/>
        <w:t>Lampiran 10</w:t>
      </w:r>
    </w:p>
    <w:p w14:paraId="7783B4ED" w14:textId="77777777" w:rsidR="006732C9" w:rsidRDefault="006732C9" w:rsidP="006732C9">
      <w:pPr>
        <w:jc w:val="center"/>
      </w:pPr>
      <w:r>
        <w:rPr>
          <w:noProof/>
          <w:sz w:val="17"/>
          <w:lang w:eastAsia="en-ID"/>
        </w:rPr>
        <w:drawing>
          <wp:anchor distT="0" distB="0" distL="0" distR="0" simplePos="0" relativeHeight="251659264" behindDoc="0" locked="0" layoutInCell="1" allowOverlap="1" wp14:anchorId="7A37E3BF" wp14:editId="4D291C22">
            <wp:simplePos x="0" y="0"/>
            <wp:positionH relativeFrom="page">
              <wp:posOffset>1441498</wp:posOffset>
            </wp:positionH>
            <wp:positionV relativeFrom="page">
              <wp:posOffset>2007829</wp:posOffset>
            </wp:positionV>
            <wp:extent cx="5040000" cy="7200000"/>
            <wp:effectExtent l="0" t="0" r="8255" b="1270"/>
            <wp:wrapNone/>
            <wp:docPr id="7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4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Arial" w:hAnsi="Arial" w:cs="Arial"/>
          <w:b/>
          <w:sz w:val="24"/>
          <w:szCs w:val="24"/>
        </w:rPr>
        <w:t xml:space="preserve">Lembar </w:t>
      </w:r>
      <w:proofErr w:type="spellStart"/>
      <w:r>
        <w:rPr>
          <w:rFonts w:ascii="Arial" w:hAnsi="Arial" w:cs="Arial"/>
          <w:b/>
          <w:sz w:val="24"/>
          <w:szCs w:val="24"/>
        </w:rPr>
        <w:t>Revisi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Seminar Hasil</w:t>
      </w:r>
    </w:p>
    <w:p w14:paraId="12C0DFE9" w14:textId="77777777" w:rsidR="006732C9" w:rsidRDefault="006732C9" w:rsidP="006732C9"/>
    <w:p w14:paraId="0C5AB235" w14:textId="77777777" w:rsidR="006732C9" w:rsidRDefault="006732C9" w:rsidP="006732C9"/>
    <w:p w14:paraId="0E735673" w14:textId="77777777" w:rsidR="006732C9" w:rsidRDefault="006732C9" w:rsidP="006732C9">
      <w:pPr>
        <w:jc w:val="center"/>
      </w:pPr>
    </w:p>
    <w:p w14:paraId="79C84048" w14:textId="77777777" w:rsidR="006732C9" w:rsidRDefault="006732C9" w:rsidP="006732C9"/>
    <w:p w14:paraId="12570771" w14:textId="77777777" w:rsidR="006732C9" w:rsidRDefault="006732C9" w:rsidP="006732C9"/>
    <w:p w14:paraId="2FC52224" w14:textId="77777777" w:rsidR="006732C9" w:rsidRDefault="006732C9" w:rsidP="006732C9"/>
    <w:p w14:paraId="38BB7960" w14:textId="77777777" w:rsidR="006732C9" w:rsidRDefault="006732C9" w:rsidP="006732C9"/>
    <w:p w14:paraId="0B2C177E" w14:textId="77777777" w:rsidR="006732C9" w:rsidRDefault="006732C9" w:rsidP="006732C9"/>
    <w:p w14:paraId="358DF86B" w14:textId="77777777" w:rsidR="006732C9" w:rsidRDefault="006732C9" w:rsidP="006732C9"/>
    <w:p w14:paraId="227FEAD4" w14:textId="77777777" w:rsidR="006732C9" w:rsidRDefault="006732C9" w:rsidP="006732C9"/>
    <w:p w14:paraId="20608535" w14:textId="77777777" w:rsidR="006732C9" w:rsidRDefault="006732C9" w:rsidP="006732C9"/>
    <w:p w14:paraId="31E312F4" w14:textId="77777777" w:rsidR="006732C9" w:rsidRDefault="006732C9" w:rsidP="006732C9"/>
    <w:p w14:paraId="6F5AE62A" w14:textId="77777777" w:rsidR="006732C9" w:rsidRDefault="006732C9" w:rsidP="006732C9"/>
    <w:p w14:paraId="0D3CDD0F" w14:textId="77777777" w:rsidR="006732C9" w:rsidRDefault="006732C9" w:rsidP="006732C9"/>
    <w:p w14:paraId="72F94F67" w14:textId="77777777" w:rsidR="006732C9" w:rsidRDefault="006732C9" w:rsidP="006732C9"/>
    <w:p w14:paraId="61682325" w14:textId="77777777" w:rsidR="006732C9" w:rsidRDefault="006732C9" w:rsidP="006732C9"/>
    <w:p w14:paraId="73191EAD" w14:textId="77777777" w:rsidR="006732C9" w:rsidRDefault="006732C9" w:rsidP="006732C9"/>
    <w:p w14:paraId="25BAC3B1" w14:textId="77777777" w:rsidR="006732C9" w:rsidRDefault="006732C9" w:rsidP="006732C9"/>
    <w:p w14:paraId="08F2260F" w14:textId="77777777" w:rsidR="006732C9" w:rsidRDefault="006732C9" w:rsidP="006732C9"/>
    <w:p w14:paraId="4CAACF3C" w14:textId="77777777" w:rsidR="006732C9" w:rsidRDefault="006732C9" w:rsidP="006732C9"/>
    <w:p w14:paraId="4FDD1D11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</w:p>
    <w:p w14:paraId="70B10112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</w:p>
    <w:p w14:paraId="5182FEF5" w14:textId="77777777" w:rsidR="006732C9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</w:p>
    <w:p w14:paraId="297BDABE" w14:textId="77777777" w:rsidR="006732C9" w:rsidRDefault="006732C9" w:rsidP="006732C9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Lampiran 11</w:t>
      </w:r>
    </w:p>
    <w:p w14:paraId="0F83676B" w14:textId="77777777" w:rsidR="006732C9" w:rsidRPr="005B5582" w:rsidRDefault="006732C9" w:rsidP="006732C9">
      <w:pPr>
        <w:jc w:val="center"/>
        <w:rPr>
          <w:rFonts w:ascii="Arial" w:hAnsi="Arial" w:cs="Arial"/>
          <w:b/>
          <w:sz w:val="24"/>
          <w:szCs w:val="24"/>
        </w:rPr>
      </w:pPr>
      <w:r>
        <w:rPr>
          <w:noProof/>
          <w:sz w:val="17"/>
          <w:lang w:eastAsia="en-ID"/>
        </w:rPr>
        <w:drawing>
          <wp:anchor distT="0" distB="0" distL="0" distR="0" simplePos="0" relativeHeight="251660288" behindDoc="0" locked="0" layoutInCell="1" allowOverlap="1" wp14:anchorId="3D292708" wp14:editId="6ECB4036">
            <wp:simplePos x="0" y="0"/>
            <wp:positionH relativeFrom="page">
              <wp:posOffset>1432560</wp:posOffset>
            </wp:positionH>
            <wp:positionV relativeFrom="page">
              <wp:posOffset>1986915</wp:posOffset>
            </wp:positionV>
            <wp:extent cx="5040000" cy="7200000"/>
            <wp:effectExtent l="0" t="0" r="8255" b="1270"/>
            <wp:wrapNone/>
            <wp:docPr id="8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5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Arial" w:hAnsi="Arial" w:cs="Arial"/>
          <w:b/>
          <w:sz w:val="24"/>
          <w:szCs w:val="24"/>
        </w:rPr>
        <w:t xml:space="preserve">Lembar </w:t>
      </w:r>
      <w:proofErr w:type="spellStart"/>
      <w:r>
        <w:rPr>
          <w:rFonts w:ascii="Arial" w:hAnsi="Arial" w:cs="Arial"/>
          <w:b/>
          <w:sz w:val="24"/>
          <w:szCs w:val="24"/>
        </w:rPr>
        <w:t>Bimbingan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Skripsi</w:t>
      </w:r>
      <w:proofErr w:type="spellEnd"/>
    </w:p>
    <w:p w14:paraId="3F2336C8" w14:textId="77777777" w:rsidR="006732C9" w:rsidRDefault="006732C9" w:rsidP="006732C9">
      <w:pPr>
        <w:jc w:val="both"/>
        <w:rPr>
          <w:rFonts w:ascii="Arial" w:hAnsi="Arial" w:cs="Arial"/>
          <w:noProof/>
        </w:rPr>
      </w:pPr>
    </w:p>
    <w:p w14:paraId="44F9785D" w14:textId="77777777" w:rsidR="006732C9" w:rsidRPr="00032254" w:rsidRDefault="006732C9" w:rsidP="006732C9">
      <w:pPr>
        <w:rPr>
          <w:rFonts w:ascii="Times New Roman" w:hAnsi="Times New Roman" w:cs="Times New Roman"/>
          <w:noProof/>
        </w:rPr>
      </w:pPr>
    </w:p>
    <w:p w14:paraId="01E11DC5" w14:textId="77777777" w:rsidR="000B6518" w:rsidRDefault="000B6518"/>
    <w:sectPr w:rsidR="000B6518" w:rsidSect="006732C9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  <w:font w:name="Arial MT">
    <w:altName w:val="Arial"/>
    <w:charset w:val="01"/>
    <w:family w:val="swiss"/>
    <w:pitch w:val="variable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743145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6B3D73" w14:textId="77777777" w:rsidR="00000000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1</w:t>
        </w:r>
        <w:r>
          <w:rPr>
            <w:noProof/>
          </w:rPr>
          <w:fldChar w:fldCharType="end"/>
        </w:r>
      </w:p>
    </w:sdtContent>
  </w:sdt>
  <w:p w14:paraId="5B21128F" w14:textId="77777777" w:rsidR="00000000" w:rsidRDefault="00000000">
    <w:pPr>
      <w:pStyle w:val="Footer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FB2B9E"/>
    <w:multiLevelType w:val="hybridMultilevel"/>
    <w:tmpl w:val="3C0E6856"/>
    <w:lvl w:ilvl="0" w:tplc="717AF8E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" w15:restartNumberingAfterBreak="0">
    <w:nsid w:val="02A403D4"/>
    <w:multiLevelType w:val="hybridMultilevel"/>
    <w:tmpl w:val="77849C1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A41424"/>
    <w:multiLevelType w:val="hybridMultilevel"/>
    <w:tmpl w:val="9A566D7A"/>
    <w:lvl w:ilvl="0" w:tplc="1CDEEF30">
      <w:start w:val="2"/>
      <w:numFmt w:val="decimal"/>
      <w:lvlText w:val="%1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BFA2D39"/>
    <w:multiLevelType w:val="hybridMultilevel"/>
    <w:tmpl w:val="09A6737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F00BED"/>
    <w:multiLevelType w:val="hybridMultilevel"/>
    <w:tmpl w:val="EA0ECCD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B8203C"/>
    <w:multiLevelType w:val="hybridMultilevel"/>
    <w:tmpl w:val="B638140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1C3413"/>
    <w:multiLevelType w:val="hybridMultilevel"/>
    <w:tmpl w:val="837A7D08"/>
    <w:lvl w:ilvl="0" w:tplc="F8880D3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5ED637E"/>
    <w:multiLevelType w:val="hybridMultilevel"/>
    <w:tmpl w:val="54A0D7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1A202E"/>
    <w:multiLevelType w:val="hybridMultilevel"/>
    <w:tmpl w:val="FEC8EB26"/>
    <w:lvl w:ilvl="0" w:tplc="C52008EC">
      <w:start w:val="1"/>
      <w:numFmt w:val="decimal"/>
      <w:lvlText w:val="%1."/>
      <w:lvlJc w:val="left"/>
      <w:pPr>
        <w:ind w:left="1800" w:hanging="360"/>
      </w:pPr>
      <w:rPr>
        <w:rFonts w:ascii="Arial" w:eastAsia="Times New Roman" w:hAnsi="Arial" w:cs="Arial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20C26DFE"/>
    <w:multiLevelType w:val="hybridMultilevel"/>
    <w:tmpl w:val="5058C89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2D4C9C"/>
    <w:multiLevelType w:val="hybridMultilevel"/>
    <w:tmpl w:val="7A800D2A"/>
    <w:lvl w:ilvl="0" w:tplc="94DAF5D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C9E533E"/>
    <w:multiLevelType w:val="hybridMultilevel"/>
    <w:tmpl w:val="737827A0"/>
    <w:lvl w:ilvl="0" w:tplc="16BCA278">
      <w:start w:val="1"/>
      <w:numFmt w:val="decimal"/>
      <w:lvlText w:val="%1."/>
      <w:lvlJc w:val="left"/>
      <w:pPr>
        <w:ind w:left="1815" w:hanging="375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367B4F73"/>
    <w:multiLevelType w:val="hybridMultilevel"/>
    <w:tmpl w:val="CA36055A"/>
    <w:lvl w:ilvl="0" w:tplc="AF2A7A8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6D2631E"/>
    <w:multiLevelType w:val="hybridMultilevel"/>
    <w:tmpl w:val="380EF2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D1F1BAC"/>
    <w:multiLevelType w:val="hybridMultilevel"/>
    <w:tmpl w:val="6F86F904"/>
    <w:lvl w:ilvl="0" w:tplc="913644C2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F5F705F"/>
    <w:multiLevelType w:val="hybridMultilevel"/>
    <w:tmpl w:val="61CE84B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0356385"/>
    <w:multiLevelType w:val="hybridMultilevel"/>
    <w:tmpl w:val="3C0E6856"/>
    <w:lvl w:ilvl="0" w:tplc="717AF8E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7" w15:restartNumberingAfterBreak="0">
    <w:nsid w:val="43D166AC"/>
    <w:multiLevelType w:val="hybridMultilevel"/>
    <w:tmpl w:val="6AB2A068"/>
    <w:lvl w:ilvl="0" w:tplc="455C4846">
      <w:start w:val="1"/>
      <w:numFmt w:val="decimal"/>
      <w:lvlText w:val="%1."/>
      <w:lvlJc w:val="left"/>
      <w:pPr>
        <w:ind w:left="1800" w:hanging="360"/>
      </w:pPr>
      <w:rPr>
        <w:rFonts w:ascii="Arial" w:eastAsiaTheme="majorEastAsia" w:hAnsi="Arial" w:cs="Arial"/>
      </w:rPr>
    </w:lvl>
    <w:lvl w:ilvl="1" w:tplc="26B68874">
      <w:start w:val="1"/>
      <w:numFmt w:val="decimal"/>
      <w:lvlText w:val="%2)"/>
      <w:lvlJc w:val="left"/>
      <w:pPr>
        <w:ind w:left="252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4409534B"/>
    <w:multiLevelType w:val="hybridMultilevel"/>
    <w:tmpl w:val="B6546352"/>
    <w:lvl w:ilvl="0" w:tplc="E9CE373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53079B2"/>
    <w:multiLevelType w:val="hybridMultilevel"/>
    <w:tmpl w:val="2A9C1BE8"/>
    <w:lvl w:ilvl="0" w:tplc="2E22355A">
      <w:start w:val="1"/>
      <w:numFmt w:val="lowerLetter"/>
      <w:lvlText w:val="%1."/>
      <w:lvlJc w:val="left"/>
      <w:pPr>
        <w:ind w:left="1680" w:hanging="60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459E765D"/>
    <w:multiLevelType w:val="hybridMultilevel"/>
    <w:tmpl w:val="CD6E7EF8"/>
    <w:lvl w:ilvl="0" w:tplc="16BCA278">
      <w:start w:val="1"/>
      <w:numFmt w:val="decimal"/>
      <w:lvlText w:val="%1."/>
      <w:lvlJc w:val="left"/>
      <w:pPr>
        <w:ind w:left="735" w:hanging="375"/>
      </w:pPr>
      <w:rPr>
        <w:rFonts w:hint="default"/>
        <w:i w:val="0"/>
      </w:rPr>
    </w:lvl>
    <w:lvl w:ilvl="1" w:tplc="5866D0D0">
      <w:start w:val="1"/>
      <w:numFmt w:val="lowerLetter"/>
      <w:lvlText w:val="%2."/>
      <w:lvlJc w:val="left"/>
      <w:pPr>
        <w:ind w:left="1440" w:hanging="360"/>
      </w:pPr>
      <w:rPr>
        <w:rFonts w:hint="default"/>
        <w:i w:val="0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7EC7385"/>
    <w:multiLevelType w:val="hybridMultilevel"/>
    <w:tmpl w:val="C2B298FC"/>
    <w:lvl w:ilvl="0" w:tplc="F4F88B08">
      <w:start w:val="1"/>
      <w:numFmt w:val="upperLetter"/>
      <w:lvlText w:val="%1."/>
      <w:lvlJc w:val="left"/>
      <w:pPr>
        <w:ind w:left="720" w:hanging="360"/>
      </w:pPr>
      <w:rPr>
        <w:rFonts w:eastAsiaTheme="minorHAnsi" w:cs="Arial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AD21B8D"/>
    <w:multiLevelType w:val="multilevel"/>
    <w:tmpl w:val="638C66D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4F7C12DA"/>
    <w:multiLevelType w:val="hybridMultilevel"/>
    <w:tmpl w:val="32AE9A8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C74CAA"/>
    <w:multiLevelType w:val="hybridMultilevel"/>
    <w:tmpl w:val="D318018A"/>
    <w:lvl w:ilvl="0" w:tplc="94DAF5D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6F7C95"/>
    <w:multiLevelType w:val="hybridMultilevel"/>
    <w:tmpl w:val="E064E308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558C11C3"/>
    <w:multiLevelType w:val="hybridMultilevel"/>
    <w:tmpl w:val="E40C2B1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BCA1CB0"/>
    <w:multiLevelType w:val="hybridMultilevel"/>
    <w:tmpl w:val="2D06C5C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EB87C57"/>
    <w:multiLevelType w:val="hybridMultilevel"/>
    <w:tmpl w:val="E306F69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F2E3D6E"/>
    <w:multiLevelType w:val="hybridMultilevel"/>
    <w:tmpl w:val="14CEA31A"/>
    <w:lvl w:ilvl="0" w:tplc="7E143AFA">
      <w:start w:val="1"/>
      <w:numFmt w:val="decimal"/>
      <w:lvlText w:val="(%1)"/>
      <w:lvlJc w:val="left"/>
      <w:pPr>
        <w:ind w:left="1110" w:hanging="39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FD70DCC"/>
    <w:multiLevelType w:val="hybridMultilevel"/>
    <w:tmpl w:val="407E753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3E75091"/>
    <w:multiLevelType w:val="hybridMultilevel"/>
    <w:tmpl w:val="59DCC08E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4374BB9"/>
    <w:multiLevelType w:val="hybridMultilevel"/>
    <w:tmpl w:val="298AEC68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i w:val="0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59A0CC5"/>
    <w:multiLevelType w:val="hybridMultilevel"/>
    <w:tmpl w:val="4C1EA0C2"/>
    <w:lvl w:ilvl="0" w:tplc="B6BCBE54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A3428F2"/>
    <w:multiLevelType w:val="hybridMultilevel"/>
    <w:tmpl w:val="4A224722"/>
    <w:lvl w:ilvl="0" w:tplc="14766C8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2685FD1"/>
    <w:multiLevelType w:val="hybridMultilevel"/>
    <w:tmpl w:val="7CAA122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6B13E76"/>
    <w:multiLevelType w:val="hybridMultilevel"/>
    <w:tmpl w:val="D270A1D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8E65A97"/>
    <w:multiLevelType w:val="hybridMultilevel"/>
    <w:tmpl w:val="173E1F3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C2B4138"/>
    <w:multiLevelType w:val="hybridMultilevel"/>
    <w:tmpl w:val="931AEC0E"/>
    <w:lvl w:ilvl="0" w:tplc="69D0D6A0">
      <w:start w:val="1"/>
      <w:numFmt w:val="decimal"/>
      <w:lvlText w:val="%1)"/>
      <w:lvlJc w:val="left"/>
      <w:pPr>
        <w:ind w:left="78" w:hanging="234"/>
      </w:pPr>
      <w:rPr>
        <w:rFonts w:ascii="Arial" w:eastAsia="Arial" w:hAnsi="Arial" w:cs="Arial" w:hint="default"/>
        <w:b w:val="0"/>
        <w:bCs w:val="0"/>
        <w:i/>
        <w:iCs/>
        <w:spacing w:val="0"/>
        <w:w w:val="100"/>
        <w:sz w:val="20"/>
        <w:szCs w:val="20"/>
        <w:lang w:val="id" w:eastAsia="en-US" w:bidi="ar-SA"/>
      </w:rPr>
    </w:lvl>
    <w:lvl w:ilvl="1" w:tplc="7902ABE6">
      <w:numFmt w:val="bullet"/>
      <w:lvlText w:val="•"/>
      <w:lvlJc w:val="left"/>
      <w:pPr>
        <w:ind w:left="855" w:hanging="234"/>
      </w:pPr>
      <w:rPr>
        <w:rFonts w:hint="default"/>
        <w:lang w:val="id" w:eastAsia="en-US" w:bidi="ar-SA"/>
      </w:rPr>
    </w:lvl>
    <w:lvl w:ilvl="2" w:tplc="2B74483C">
      <w:numFmt w:val="bullet"/>
      <w:lvlText w:val="•"/>
      <w:lvlJc w:val="left"/>
      <w:pPr>
        <w:ind w:left="1631" w:hanging="234"/>
      </w:pPr>
      <w:rPr>
        <w:rFonts w:hint="default"/>
        <w:lang w:val="id" w:eastAsia="en-US" w:bidi="ar-SA"/>
      </w:rPr>
    </w:lvl>
    <w:lvl w:ilvl="3" w:tplc="B276D226">
      <w:numFmt w:val="bullet"/>
      <w:lvlText w:val="•"/>
      <w:lvlJc w:val="left"/>
      <w:pPr>
        <w:ind w:left="2407" w:hanging="234"/>
      </w:pPr>
      <w:rPr>
        <w:rFonts w:hint="default"/>
        <w:lang w:val="id" w:eastAsia="en-US" w:bidi="ar-SA"/>
      </w:rPr>
    </w:lvl>
    <w:lvl w:ilvl="4" w:tplc="7AAA597E">
      <w:numFmt w:val="bullet"/>
      <w:lvlText w:val="•"/>
      <w:lvlJc w:val="left"/>
      <w:pPr>
        <w:ind w:left="3182" w:hanging="234"/>
      </w:pPr>
      <w:rPr>
        <w:rFonts w:hint="default"/>
        <w:lang w:val="id" w:eastAsia="en-US" w:bidi="ar-SA"/>
      </w:rPr>
    </w:lvl>
    <w:lvl w:ilvl="5" w:tplc="BF1E6680">
      <w:numFmt w:val="bullet"/>
      <w:lvlText w:val="•"/>
      <w:lvlJc w:val="left"/>
      <w:pPr>
        <w:ind w:left="3958" w:hanging="234"/>
      </w:pPr>
      <w:rPr>
        <w:rFonts w:hint="default"/>
        <w:lang w:val="id" w:eastAsia="en-US" w:bidi="ar-SA"/>
      </w:rPr>
    </w:lvl>
    <w:lvl w:ilvl="6" w:tplc="A5F0770C">
      <w:numFmt w:val="bullet"/>
      <w:lvlText w:val="•"/>
      <w:lvlJc w:val="left"/>
      <w:pPr>
        <w:ind w:left="4734" w:hanging="234"/>
      </w:pPr>
      <w:rPr>
        <w:rFonts w:hint="default"/>
        <w:lang w:val="id" w:eastAsia="en-US" w:bidi="ar-SA"/>
      </w:rPr>
    </w:lvl>
    <w:lvl w:ilvl="7" w:tplc="9B823722">
      <w:numFmt w:val="bullet"/>
      <w:lvlText w:val="•"/>
      <w:lvlJc w:val="left"/>
      <w:pPr>
        <w:ind w:left="5509" w:hanging="234"/>
      </w:pPr>
      <w:rPr>
        <w:rFonts w:hint="default"/>
        <w:lang w:val="id" w:eastAsia="en-US" w:bidi="ar-SA"/>
      </w:rPr>
    </w:lvl>
    <w:lvl w:ilvl="8" w:tplc="80F220F0">
      <w:numFmt w:val="bullet"/>
      <w:lvlText w:val="•"/>
      <w:lvlJc w:val="left"/>
      <w:pPr>
        <w:ind w:left="6285" w:hanging="234"/>
      </w:pPr>
      <w:rPr>
        <w:rFonts w:hint="default"/>
        <w:lang w:val="id" w:eastAsia="en-US" w:bidi="ar-SA"/>
      </w:rPr>
    </w:lvl>
  </w:abstractNum>
  <w:abstractNum w:abstractNumId="39" w15:restartNumberingAfterBreak="0">
    <w:nsid w:val="7EDB6474"/>
    <w:multiLevelType w:val="hybridMultilevel"/>
    <w:tmpl w:val="EE34038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34629853">
    <w:abstractNumId w:val="10"/>
  </w:num>
  <w:num w:numId="2" w16cid:durableId="353969073">
    <w:abstractNumId w:val="17"/>
  </w:num>
  <w:num w:numId="3" w16cid:durableId="213852502">
    <w:abstractNumId w:val="29"/>
  </w:num>
  <w:num w:numId="4" w16cid:durableId="1541354241">
    <w:abstractNumId w:val="22"/>
  </w:num>
  <w:num w:numId="5" w16cid:durableId="798886727">
    <w:abstractNumId w:val="33"/>
  </w:num>
  <w:num w:numId="6" w16cid:durableId="34694217">
    <w:abstractNumId w:val="13"/>
  </w:num>
  <w:num w:numId="7" w16cid:durableId="534268885">
    <w:abstractNumId w:val="14"/>
  </w:num>
  <w:num w:numId="8" w16cid:durableId="769200448">
    <w:abstractNumId w:val="25"/>
  </w:num>
  <w:num w:numId="9" w16cid:durableId="1184710266">
    <w:abstractNumId w:val="31"/>
  </w:num>
  <w:num w:numId="10" w16cid:durableId="80371156">
    <w:abstractNumId w:val="20"/>
  </w:num>
  <w:num w:numId="11" w16cid:durableId="749235290">
    <w:abstractNumId w:val="11"/>
  </w:num>
  <w:num w:numId="12" w16cid:durableId="2058041140">
    <w:abstractNumId w:val="2"/>
  </w:num>
  <w:num w:numId="13" w16cid:durableId="2106029487">
    <w:abstractNumId w:val="32"/>
  </w:num>
  <w:num w:numId="14" w16cid:durableId="1810855859">
    <w:abstractNumId w:val="21"/>
  </w:num>
  <w:num w:numId="15" w16cid:durableId="990063085">
    <w:abstractNumId w:val="35"/>
  </w:num>
  <w:num w:numId="16" w16cid:durableId="105002935">
    <w:abstractNumId w:val="9"/>
  </w:num>
  <w:num w:numId="17" w16cid:durableId="1742023245">
    <w:abstractNumId w:val="12"/>
  </w:num>
  <w:num w:numId="18" w16cid:durableId="1014381345">
    <w:abstractNumId w:val="24"/>
  </w:num>
  <w:num w:numId="19" w16cid:durableId="1924798839">
    <w:abstractNumId w:val="1"/>
  </w:num>
  <w:num w:numId="20" w16cid:durableId="1115561527">
    <w:abstractNumId w:val="34"/>
  </w:num>
  <w:num w:numId="21" w16cid:durableId="1499467395">
    <w:abstractNumId w:val="18"/>
  </w:num>
  <w:num w:numId="22" w16cid:durableId="909121734">
    <w:abstractNumId w:val="15"/>
  </w:num>
  <w:num w:numId="23" w16cid:durableId="471793910">
    <w:abstractNumId w:val="4"/>
  </w:num>
  <w:num w:numId="24" w16cid:durableId="11304417">
    <w:abstractNumId w:val="7"/>
  </w:num>
  <w:num w:numId="25" w16cid:durableId="490103251">
    <w:abstractNumId w:val="30"/>
  </w:num>
  <w:num w:numId="26" w16cid:durableId="1708414132">
    <w:abstractNumId w:val="0"/>
  </w:num>
  <w:num w:numId="27" w16cid:durableId="1396247430">
    <w:abstractNumId w:val="8"/>
  </w:num>
  <w:num w:numId="28" w16cid:durableId="2128891063">
    <w:abstractNumId w:val="16"/>
  </w:num>
  <w:num w:numId="29" w16cid:durableId="466363587">
    <w:abstractNumId w:val="19"/>
  </w:num>
  <w:num w:numId="30" w16cid:durableId="1879202497">
    <w:abstractNumId w:val="28"/>
  </w:num>
  <w:num w:numId="31" w16cid:durableId="161547549">
    <w:abstractNumId w:val="6"/>
  </w:num>
  <w:num w:numId="32" w16cid:durableId="750464674">
    <w:abstractNumId w:val="38"/>
  </w:num>
  <w:num w:numId="33" w16cid:durableId="1207909551">
    <w:abstractNumId w:val="23"/>
  </w:num>
  <w:num w:numId="34" w16cid:durableId="1903367532">
    <w:abstractNumId w:val="39"/>
  </w:num>
  <w:num w:numId="35" w16cid:durableId="438448454">
    <w:abstractNumId w:val="36"/>
  </w:num>
  <w:num w:numId="36" w16cid:durableId="1313949283">
    <w:abstractNumId w:val="37"/>
  </w:num>
  <w:num w:numId="37" w16cid:durableId="320668668">
    <w:abstractNumId w:val="5"/>
  </w:num>
  <w:num w:numId="38" w16cid:durableId="1376853712">
    <w:abstractNumId w:val="26"/>
  </w:num>
  <w:num w:numId="39" w16cid:durableId="247927601">
    <w:abstractNumId w:val="3"/>
  </w:num>
  <w:num w:numId="40" w16cid:durableId="951597513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6732C9"/>
    <w:rsid w:val="000B6518"/>
    <w:rsid w:val="006732C9"/>
    <w:rsid w:val="00810F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27CE63"/>
  <w15:chartTrackingRefBased/>
  <w15:docId w15:val="{F1A682D4-817B-4A9E-93C4-31E7204670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32C9"/>
    <w:rPr>
      <w:lang w:val="en-ID"/>
    </w:rPr>
  </w:style>
  <w:style w:type="paragraph" w:styleId="Heading1">
    <w:name w:val="heading 1"/>
    <w:basedOn w:val="Normal"/>
    <w:next w:val="Normal"/>
    <w:link w:val="Heading1Char"/>
    <w:uiPriority w:val="1"/>
    <w:qFormat/>
    <w:rsid w:val="006732C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32C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732C9"/>
    <w:pPr>
      <w:keepNext/>
      <w:keepLines/>
      <w:spacing w:before="160" w:after="80"/>
      <w:outlineLvl w:val="2"/>
    </w:pPr>
    <w:rPr>
      <w:rFonts w:eastAsiaTheme="majorEastAsia" w:cstheme="majorBidi"/>
      <w:color w:val="365F9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32C9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32C9"/>
    <w:pPr>
      <w:keepNext/>
      <w:keepLines/>
      <w:spacing w:before="80" w:after="40"/>
      <w:outlineLvl w:val="4"/>
    </w:pPr>
    <w:rPr>
      <w:rFonts w:eastAsiaTheme="majorEastAsia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32C9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32C9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32C9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32C9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6732C9"/>
    <w:rPr>
      <w:rFonts w:asciiTheme="majorHAnsi" w:eastAsiaTheme="majorEastAsia" w:hAnsiTheme="majorHAnsi" w:cstheme="majorBidi"/>
      <w:color w:val="365F9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6732C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732C9"/>
    <w:rPr>
      <w:rFonts w:eastAsiaTheme="majorEastAsia" w:cstheme="majorBidi"/>
      <w:color w:val="365F9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32C9"/>
    <w:rPr>
      <w:rFonts w:eastAsiaTheme="majorEastAsia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32C9"/>
    <w:rPr>
      <w:rFonts w:eastAsiaTheme="majorEastAsia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32C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32C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32C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32C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732C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732C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732C9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732C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732C9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732C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732C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732C9"/>
    <w:rPr>
      <w:i/>
      <w:iCs/>
      <w:color w:val="365F9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732C9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732C9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732C9"/>
    <w:rPr>
      <w:b/>
      <w:bCs/>
      <w:smallCaps/>
      <w:color w:val="365F9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6732C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32C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32C9"/>
    <w:rPr>
      <w:rFonts w:ascii="Tahoma" w:hAnsi="Tahoma" w:cs="Tahoma"/>
      <w:sz w:val="16"/>
      <w:szCs w:val="16"/>
      <w:lang w:val="en-ID"/>
    </w:rPr>
  </w:style>
  <w:style w:type="character" w:styleId="PlaceholderText">
    <w:name w:val="Placeholder Text"/>
    <w:basedOn w:val="DefaultParagraphFont"/>
    <w:uiPriority w:val="99"/>
    <w:semiHidden/>
    <w:rsid w:val="006732C9"/>
    <w:rPr>
      <w:color w:val="808080"/>
    </w:rPr>
  </w:style>
  <w:style w:type="table" w:styleId="TableGrid">
    <w:name w:val="Table Grid"/>
    <w:basedOn w:val="TableNormal"/>
    <w:uiPriority w:val="39"/>
    <w:qFormat/>
    <w:rsid w:val="006732C9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732C9"/>
    <w:rPr>
      <w:color w:val="0000FF"/>
      <w:u w:val="single"/>
    </w:rPr>
  </w:style>
  <w:style w:type="character" w:customStyle="1" w:styleId="uv3um">
    <w:name w:val="uv3um"/>
    <w:basedOn w:val="DefaultParagraphFont"/>
    <w:rsid w:val="006732C9"/>
  </w:style>
  <w:style w:type="paragraph" w:styleId="Header">
    <w:name w:val="header"/>
    <w:basedOn w:val="Normal"/>
    <w:link w:val="HeaderChar"/>
    <w:uiPriority w:val="99"/>
    <w:unhideWhenUsed/>
    <w:rsid w:val="006732C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732C9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6732C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732C9"/>
    <w:rPr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6732C9"/>
    <w:pPr>
      <w:spacing w:before="240" w:after="0" w:line="259" w:lineRule="auto"/>
      <w:outlineLvl w:val="9"/>
    </w:pPr>
    <w:rPr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6732C9"/>
    <w:pPr>
      <w:tabs>
        <w:tab w:val="right" w:leader="dot" w:pos="7927"/>
      </w:tabs>
      <w:spacing w:after="100" w:line="259" w:lineRule="auto"/>
      <w:ind w:left="220"/>
      <w:jc w:val="both"/>
    </w:pPr>
    <w:rPr>
      <w:rFonts w:ascii="Arial" w:eastAsiaTheme="minorEastAsia" w:hAnsi="Arial" w:cs="Arial"/>
      <w:noProof/>
      <w:sz w:val="24"/>
      <w:szCs w:val="24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732C9"/>
    <w:pPr>
      <w:tabs>
        <w:tab w:val="right" w:leader="dot" w:pos="7927"/>
      </w:tabs>
      <w:spacing w:after="100" w:line="240" w:lineRule="auto"/>
    </w:pPr>
    <w:rPr>
      <w:rFonts w:ascii="Arial" w:eastAsiaTheme="minorEastAsia" w:hAnsi="Arial" w:cs="Arial"/>
      <w:b/>
      <w:noProof/>
      <w:sz w:val="24"/>
      <w:szCs w:val="24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6732C9"/>
    <w:pPr>
      <w:tabs>
        <w:tab w:val="left" w:pos="880"/>
        <w:tab w:val="right" w:leader="dot" w:pos="7927"/>
      </w:tabs>
      <w:spacing w:after="100" w:line="259" w:lineRule="auto"/>
      <w:ind w:left="440"/>
      <w:jc w:val="both"/>
    </w:pPr>
    <w:rPr>
      <w:rFonts w:eastAsiaTheme="minorEastAsia" w:cs="Times New Roman"/>
      <w:lang w:val="en-US"/>
    </w:rPr>
  </w:style>
  <w:style w:type="paragraph" w:styleId="TOC4">
    <w:name w:val="toc 4"/>
    <w:basedOn w:val="Normal"/>
    <w:next w:val="Normal"/>
    <w:autoRedefine/>
    <w:uiPriority w:val="39"/>
    <w:unhideWhenUsed/>
    <w:rsid w:val="006732C9"/>
    <w:pPr>
      <w:spacing w:after="100"/>
      <w:ind w:left="660"/>
    </w:pPr>
    <w:rPr>
      <w:rFonts w:eastAsiaTheme="minorEastAsia"/>
      <w:lang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6732C9"/>
    <w:pPr>
      <w:spacing w:after="100"/>
      <w:ind w:left="880"/>
    </w:pPr>
    <w:rPr>
      <w:rFonts w:eastAsiaTheme="minorEastAsia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6732C9"/>
    <w:pPr>
      <w:spacing w:after="100"/>
      <w:ind w:left="1100"/>
    </w:pPr>
    <w:rPr>
      <w:rFonts w:eastAsiaTheme="minorEastAsia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6732C9"/>
    <w:pPr>
      <w:spacing w:after="100"/>
      <w:ind w:left="1320"/>
    </w:pPr>
    <w:rPr>
      <w:rFonts w:eastAsiaTheme="minorEastAsia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6732C9"/>
    <w:pPr>
      <w:spacing w:after="100"/>
      <w:ind w:left="1540"/>
    </w:pPr>
    <w:rPr>
      <w:rFonts w:eastAsiaTheme="minorEastAsia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6732C9"/>
    <w:pPr>
      <w:spacing w:after="100"/>
      <w:ind w:left="1760"/>
    </w:pPr>
    <w:rPr>
      <w:rFonts w:eastAsiaTheme="minorEastAsia"/>
      <w:lang w:eastAsia="en-ID"/>
    </w:rPr>
  </w:style>
  <w:style w:type="paragraph" w:styleId="Caption">
    <w:name w:val="caption"/>
    <w:basedOn w:val="Normal"/>
    <w:next w:val="Normal"/>
    <w:uiPriority w:val="35"/>
    <w:unhideWhenUsed/>
    <w:qFormat/>
    <w:rsid w:val="006732C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6732C9"/>
    <w:pPr>
      <w:spacing w:after="0"/>
    </w:pPr>
  </w:style>
  <w:style w:type="character" w:customStyle="1" w:styleId="selectable-text">
    <w:name w:val="selectable-text"/>
    <w:basedOn w:val="DefaultParagraphFont"/>
    <w:rsid w:val="006732C9"/>
  </w:style>
  <w:style w:type="paragraph" w:styleId="BodyText">
    <w:name w:val="Body Text"/>
    <w:basedOn w:val="Normal"/>
    <w:link w:val="BodyTextChar"/>
    <w:uiPriority w:val="1"/>
    <w:qFormat/>
    <w:rsid w:val="006732C9"/>
    <w:pPr>
      <w:widowControl w:val="0"/>
      <w:autoSpaceDE w:val="0"/>
      <w:autoSpaceDN w:val="0"/>
      <w:spacing w:after="0" w:line="240" w:lineRule="auto"/>
    </w:pPr>
    <w:rPr>
      <w:rFonts w:ascii="Microsoft Sans Serif" w:eastAsia="Microsoft Sans Serif" w:hAnsi="Microsoft Sans Serif" w:cs="Microsoft Sans Serif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732C9"/>
    <w:rPr>
      <w:rFonts w:ascii="Microsoft Sans Serif" w:eastAsia="Microsoft Sans Serif" w:hAnsi="Microsoft Sans Serif" w:cs="Microsoft Sans Serif"/>
    </w:rPr>
  </w:style>
  <w:style w:type="paragraph" w:styleId="NoSpacing">
    <w:name w:val="No Spacing"/>
    <w:uiPriority w:val="1"/>
    <w:qFormat/>
    <w:rsid w:val="006732C9"/>
    <w:pPr>
      <w:spacing w:after="0" w:line="240" w:lineRule="auto"/>
    </w:pPr>
    <w:rPr>
      <w:rFonts w:eastAsiaTheme="minorEastAsia"/>
      <w:sz w:val="24"/>
      <w:szCs w:val="24"/>
    </w:rPr>
  </w:style>
  <w:style w:type="paragraph" w:customStyle="1" w:styleId="Default">
    <w:name w:val="Default"/>
    <w:rsid w:val="006732C9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  <w:lang w:val="id-ID"/>
    </w:rPr>
  </w:style>
  <w:style w:type="paragraph" w:customStyle="1" w:styleId="TableParagraph">
    <w:name w:val="Table Paragraph"/>
    <w:basedOn w:val="Normal"/>
    <w:uiPriority w:val="1"/>
    <w:qFormat/>
    <w:rsid w:val="006732C9"/>
    <w:pPr>
      <w:widowControl w:val="0"/>
      <w:autoSpaceDE w:val="0"/>
      <w:autoSpaceDN w:val="0"/>
      <w:spacing w:before="78" w:after="0" w:line="240" w:lineRule="auto"/>
    </w:pPr>
    <w:rPr>
      <w:rFonts w:ascii="Arial MT" w:eastAsia="Arial MT" w:hAnsi="Arial MT" w:cs="Arial MT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1.jpeg"/><Relationship Id="rId39" Type="http://schemas.openxmlformats.org/officeDocument/2006/relationships/image" Target="media/image34.jpeg"/><Relationship Id="rId3" Type="http://schemas.openxmlformats.org/officeDocument/2006/relationships/settings" Target="settings.xml"/><Relationship Id="rId21" Type="http://schemas.openxmlformats.org/officeDocument/2006/relationships/image" Target="media/image16.jpeg"/><Relationship Id="rId34" Type="http://schemas.openxmlformats.org/officeDocument/2006/relationships/image" Target="media/image29.jpeg"/><Relationship Id="rId42" Type="http://schemas.openxmlformats.org/officeDocument/2006/relationships/image" Target="media/image37.jpeg"/><Relationship Id="rId47" Type="http://schemas.openxmlformats.org/officeDocument/2006/relationships/image" Target="media/image42.jpeg"/><Relationship Id="rId50" Type="http://schemas.openxmlformats.org/officeDocument/2006/relationships/image" Target="media/image45.jpeg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33" Type="http://schemas.openxmlformats.org/officeDocument/2006/relationships/image" Target="media/image28.jpeg"/><Relationship Id="rId38" Type="http://schemas.openxmlformats.org/officeDocument/2006/relationships/image" Target="media/image33.jpeg"/><Relationship Id="rId46" Type="http://schemas.openxmlformats.org/officeDocument/2006/relationships/image" Target="media/image41.jpeg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20" Type="http://schemas.openxmlformats.org/officeDocument/2006/relationships/image" Target="media/image15.jpeg"/><Relationship Id="rId29" Type="http://schemas.openxmlformats.org/officeDocument/2006/relationships/image" Target="media/image24.png"/><Relationship Id="rId41" Type="http://schemas.openxmlformats.org/officeDocument/2006/relationships/image" Target="media/image36.jpeg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openxmlformats.org/officeDocument/2006/relationships/image" Target="media/image19.jpeg"/><Relationship Id="rId32" Type="http://schemas.openxmlformats.org/officeDocument/2006/relationships/image" Target="media/image27.jpeg"/><Relationship Id="rId37" Type="http://schemas.openxmlformats.org/officeDocument/2006/relationships/image" Target="media/image32.jpeg"/><Relationship Id="rId40" Type="http://schemas.openxmlformats.org/officeDocument/2006/relationships/image" Target="media/image35.jpeg"/><Relationship Id="rId45" Type="http://schemas.openxmlformats.org/officeDocument/2006/relationships/image" Target="media/image40.jpeg"/><Relationship Id="rId5" Type="http://schemas.openxmlformats.org/officeDocument/2006/relationships/footer" Target="footer1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36" Type="http://schemas.openxmlformats.org/officeDocument/2006/relationships/image" Target="media/image31.jpeg"/><Relationship Id="rId49" Type="http://schemas.openxmlformats.org/officeDocument/2006/relationships/image" Target="media/image44.jpe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image" Target="media/image26.png"/><Relationship Id="rId44" Type="http://schemas.openxmlformats.org/officeDocument/2006/relationships/image" Target="media/image39.jpe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jpeg"/><Relationship Id="rId30" Type="http://schemas.openxmlformats.org/officeDocument/2006/relationships/image" Target="media/image25.png"/><Relationship Id="rId35" Type="http://schemas.openxmlformats.org/officeDocument/2006/relationships/image" Target="media/image30.jpeg"/><Relationship Id="rId43" Type="http://schemas.openxmlformats.org/officeDocument/2006/relationships/image" Target="media/image38.jpeg"/><Relationship Id="rId48" Type="http://schemas.openxmlformats.org/officeDocument/2006/relationships/image" Target="media/image43.jpeg"/><Relationship Id="rId8" Type="http://schemas.openxmlformats.org/officeDocument/2006/relationships/image" Target="media/image3.jpeg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1</Pages>
  <Words>1664</Words>
  <Characters>9487</Characters>
  <Application>Microsoft Office Word</Application>
  <DocSecurity>0</DocSecurity>
  <Lines>79</Lines>
  <Paragraphs>22</Paragraphs>
  <ScaleCrop>false</ScaleCrop>
  <Company/>
  <LinksUpToDate>false</LinksUpToDate>
  <CharactersWithSpaces>11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</dc:creator>
  <cp:keywords/>
  <dc:description/>
  <cp:lastModifiedBy>WINDOWS</cp:lastModifiedBy>
  <cp:revision>1</cp:revision>
  <dcterms:created xsi:type="dcterms:W3CDTF">2025-09-15T06:00:00Z</dcterms:created>
  <dcterms:modified xsi:type="dcterms:W3CDTF">2025-09-15T06:01:00Z</dcterms:modified>
</cp:coreProperties>
</file>